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1F2F2B"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817883" w:history="1">
            <w:r w:rsidR="001F2F2B" w:rsidRPr="00B85BC2">
              <w:rPr>
                <w:rStyle w:val="Hyperlink"/>
                <w:noProof/>
              </w:rPr>
              <w:t>Title:</w:t>
            </w:r>
            <w:r w:rsidR="001F2F2B">
              <w:rPr>
                <w:noProof/>
                <w:webHidden/>
              </w:rPr>
              <w:tab/>
            </w:r>
            <w:r w:rsidR="001F2F2B">
              <w:rPr>
                <w:noProof/>
                <w:webHidden/>
              </w:rPr>
              <w:fldChar w:fldCharType="begin"/>
            </w:r>
            <w:r w:rsidR="001F2F2B">
              <w:rPr>
                <w:noProof/>
                <w:webHidden/>
              </w:rPr>
              <w:instrText xml:space="preserve"> PAGEREF _Toc34817883 \h </w:instrText>
            </w:r>
            <w:r w:rsidR="001F2F2B">
              <w:rPr>
                <w:noProof/>
                <w:webHidden/>
              </w:rPr>
            </w:r>
            <w:r w:rsidR="001F2F2B">
              <w:rPr>
                <w:noProof/>
                <w:webHidden/>
              </w:rPr>
              <w:fldChar w:fldCharType="separate"/>
            </w:r>
            <w:r w:rsidR="001F2F2B">
              <w:rPr>
                <w:noProof/>
                <w:webHidden/>
              </w:rPr>
              <w:t>3</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4" w:history="1">
            <w:r w:rsidR="001F2F2B" w:rsidRPr="00B85BC2">
              <w:rPr>
                <w:rStyle w:val="Hyperlink"/>
                <w:noProof/>
              </w:rPr>
              <w:t>Acknowledgements</w:t>
            </w:r>
            <w:r w:rsidR="001F2F2B">
              <w:rPr>
                <w:noProof/>
                <w:webHidden/>
              </w:rPr>
              <w:tab/>
            </w:r>
            <w:r w:rsidR="001F2F2B">
              <w:rPr>
                <w:noProof/>
                <w:webHidden/>
              </w:rPr>
              <w:fldChar w:fldCharType="begin"/>
            </w:r>
            <w:r w:rsidR="001F2F2B">
              <w:rPr>
                <w:noProof/>
                <w:webHidden/>
              </w:rPr>
              <w:instrText xml:space="preserve"> PAGEREF _Toc34817884 \h </w:instrText>
            </w:r>
            <w:r w:rsidR="001F2F2B">
              <w:rPr>
                <w:noProof/>
                <w:webHidden/>
              </w:rPr>
            </w:r>
            <w:r w:rsidR="001F2F2B">
              <w:rPr>
                <w:noProof/>
                <w:webHidden/>
              </w:rPr>
              <w:fldChar w:fldCharType="separate"/>
            </w:r>
            <w:r w:rsidR="001F2F2B">
              <w:rPr>
                <w:noProof/>
                <w:webHidden/>
              </w:rPr>
              <w:t>3</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5" w:history="1">
            <w:r w:rsidR="001F2F2B" w:rsidRPr="00B85BC2">
              <w:rPr>
                <w:rStyle w:val="Hyperlink"/>
                <w:noProof/>
              </w:rPr>
              <w:t>Abstract</w:t>
            </w:r>
            <w:r w:rsidR="001F2F2B">
              <w:rPr>
                <w:noProof/>
                <w:webHidden/>
              </w:rPr>
              <w:tab/>
            </w:r>
            <w:r w:rsidR="001F2F2B">
              <w:rPr>
                <w:noProof/>
                <w:webHidden/>
              </w:rPr>
              <w:fldChar w:fldCharType="begin"/>
            </w:r>
            <w:r w:rsidR="001F2F2B">
              <w:rPr>
                <w:noProof/>
                <w:webHidden/>
              </w:rPr>
              <w:instrText xml:space="preserve"> PAGEREF _Toc34817885 \h </w:instrText>
            </w:r>
            <w:r w:rsidR="001F2F2B">
              <w:rPr>
                <w:noProof/>
                <w:webHidden/>
              </w:rPr>
            </w:r>
            <w:r w:rsidR="001F2F2B">
              <w:rPr>
                <w:noProof/>
                <w:webHidden/>
              </w:rPr>
              <w:fldChar w:fldCharType="separate"/>
            </w:r>
            <w:r w:rsidR="001F2F2B">
              <w:rPr>
                <w:noProof/>
                <w:webHidden/>
              </w:rPr>
              <w:t>3</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6" w:history="1">
            <w:r w:rsidR="001F2F2B" w:rsidRPr="00B85BC2">
              <w:rPr>
                <w:rStyle w:val="Hyperlink"/>
                <w:noProof/>
              </w:rPr>
              <w:t>Declaration</w:t>
            </w:r>
            <w:r w:rsidR="001F2F2B">
              <w:rPr>
                <w:noProof/>
                <w:webHidden/>
              </w:rPr>
              <w:tab/>
            </w:r>
            <w:r w:rsidR="001F2F2B">
              <w:rPr>
                <w:noProof/>
                <w:webHidden/>
              </w:rPr>
              <w:fldChar w:fldCharType="begin"/>
            </w:r>
            <w:r w:rsidR="001F2F2B">
              <w:rPr>
                <w:noProof/>
                <w:webHidden/>
              </w:rPr>
              <w:instrText xml:space="preserve"> PAGEREF _Toc34817886 \h </w:instrText>
            </w:r>
            <w:r w:rsidR="001F2F2B">
              <w:rPr>
                <w:noProof/>
                <w:webHidden/>
              </w:rPr>
            </w:r>
            <w:r w:rsidR="001F2F2B">
              <w:rPr>
                <w:noProof/>
                <w:webHidden/>
              </w:rPr>
              <w:fldChar w:fldCharType="separate"/>
            </w:r>
            <w:r w:rsidR="001F2F2B">
              <w:rPr>
                <w:noProof/>
                <w:webHidden/>
              </w:rPr>
              <w:t>3</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7" w:history="1">
            <w:r w:rsidR="001F2F2B" w:rsidRPr="00B85BC2">
              <w:rPr>
                <w:rStyle w:val="Hyperlink"/>
                <w:noProof/>
              </w:rPr>
              <w:t>Introduction</w:t>
            </w:r>
            <w:r w:rsidR="001F2F2B">
              <w:rPr>
                <w:noProof/>
                <w:webHidden/>
              </w:rPr>
              <w:tab/>
            </w:r>
            <w:r w:rsidR="001F2F2B">
              <w:rPr>
                <w:noProof/>
                <w:webHidden/>
              </w:rPr>
              <w:fldChar w:fldCharType="begin"/>
            </w:r>
            <w:r w:rsidR="001F2F2B">
              <w:rPr>
                <w:noProof/>
                <w:webHidden/>
              </w:rPr>
              <w:instrText xml:space="preserve"> PAGEREF _Toc34817887 \h </w:instrText>
            </w:r>
            <w:r w:rsidR="001F2F2B">
              <w:rPr>
                <w:noProof/>
                <w:webHidden/>
              </w:rPr>
            </w:r>
            <w:r w:rsidR="001F2F2B">
              <w:rPr>
                <w:noProof/>
                <w:webHidden/>
              </w:rPr>
              <w:fldChar w:fldCharType="separate"/>
            </w:r>
            <w:r w:rsidR="001F2F2B">
              <w:rPr>
                <w:noProof/>
                <w:webHidden/>
              </w:rPr>
              <w:t>4</w:t>
            </w:r>
            <w:r w:rsidR="001F2F2B">
              <w:rPr>
                <w:noProof/>
                <w:webHidden/>
              </w:rPr>
              <w:fldChar w:fldCharType="end"/>
            </w:r>
          </w:hyperlink>
        </w:p>
        <w:p w:rsidR="001F2F2B" w:rsidRDefault="006670C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88" w:history="1">
            <w:r w:rsidR="001F2F2B" w:rsidRPr="00B85BC2">
              <w:rPr>
                <w:rStyle w:val="Hyperlink"/>
                <w:rFonts w:ascii="Bodoni 72 Oldstyle" w:hAnsi="Bodoni 72 Oldstyle" w:cstheme="majorBidi"/>
                <w:noProof/>
              </w:rPr>
              <w:t>1.</w:t>
            </w:r>
            <w:r w:rsidR="001F2F2B">
              <w:rPr>
                <w:rFonts w:asciiTheme="minorHAnsi" w:eastAsiaTheme="minorEastAsia" w:hAnsiTheme="minorHAnsi" w:cstheme="minorBidi"/>
                <w:b w:val="0"/>
                <w:bCs w:val="0"/>
                <w:noProof/>
                <w:sz w:val="24"/>
                <w:szCs w:val="24"/>
                <w:lang w:val="en-IN" w:eastAsia="zh-CN"/>
              </w:rPr>
              <w:tab/>
            </w:r>
            <w:r w:rsidR="001F2F2B" w:rsidRPr="00B85BC2">
              <w:rPr>
                <w:rStyle w:val="Hyperlink"/>
                <w:rFonts w:ascii="Bodoni 72 Oldstyle" w:hAnsi="Bodoni 72 Oldstyle" w:cstheme="majorBidi"/>
                <w:noProof/>
              </w:rPr>
              <w:t>Fungi</w:t>
            </w:r>
            <w:r w:rsidR="001F2F2B">
              <w:rPr>
                <w:noProof/>
                <w:webHidden/>
              </w:rPr>
              <w:tab/>
            </w:r>
            <w:r w:rsidR="001F2F2B">
              <w:rPr>
                <w:noProof/>
                <w:webHidden/>
              </w:rPr>
              <w:fldChar w:fldCharType="begin"/>
            </w:r>
            <w:r w:rsidR="001F2F2B">
              <w:rPr>
                <w:noProof/>
                <w:webHidden/>
              </w:rPr>
              <w:instrText xml:space="preserve"> PAGEREF _Toc34817888 \h </w:instrText>
            </w:r>
            <w:r w:rsidR="001F2F2B">
              <w:rPr>
                <w:noProof/>
                <w:webHidden/>
              </w:rPr>
            </w:r>
            <w:r w:rsidR="001F2F2B">
              <w:rPr>
                <w:noProof/>
                <w:webHidden/>
              </w:rPr>
              <w:fldChar w:fldCharType="separate"/>
            </w:r>
            <w:r w:rsidR="001F2F2B">
              <w:rPr>
                <w:noProof/>
                <w:webHidden/>
              </w:rPr>
              <w:t>4</w:t>
            </w:r>
            <w:r w:rsidR="001F2F2B">
              <w:rPr>
                <w:noProof/>
                <w:webHidden/>
              </w:rPr>
              <w:fldChar w:fldCharType="end"/>
            </w:r>
          </w:hyperlink>
        </w:p>
        <w:p w:rsidR="001F2F2B" w:rsidRDefault="006670C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89" w:history="1">
            <w:r w:rsidR="001F2F2B" w:rsidRPr="00B85BC2">
              <w:rPr>
                <w:rStyle w:val="Hyperlink"/>
                <w:rFonts w:ascii="Bodoni 72 Oldstyle" w:hAnsi="Bodoni 72 Oldstyle" w:cstheme="majorBidi"/>
                <w:noProof/>
              </w:rPr>
              <w:t>2.</w:t>
            </w:r>
            <w:r w:rsidR="001F2F2B">
              <w:rPr>
                <w:rFonts w:asciiTheme="minorHAnsi" w:eastAsiaTheme="minorEastAsia" w:hAnsiTheme="minorHAnsi" w:cstheme="minorBidi"/>
                <w:b w:val="0"/>
                <w:bCs w:val="0"/>
                <w:noProof/>
                <w:sz w:val="24"/>
                <w:szCs w:val="24"/>
                <w:lang w:val="en-IN" w:eastAsia="zh-CN"/>
              </w:rPr>
              <w:tab/>
            </w:r>
            <w:r w:rsidR="001F2F2B" w:rsidRPr="00B85BC2">
              <w:rPr>
                <w:rStyle w:val="Hyperlink"/>
                <w:rFonts w:ascii="Bodoni 72 Oldstyle" w:hAnsi="Bodoni 72 Oldstyle" w:cstheme="majorBidi"/>
                <w:noProof/>
              </w:rPr>
              <w:t>Human-Fungal Interactions</w:t>
            </w:r>
            <w:r w:rsidR="001F2F2B">
              <w:rPr>
                <w:noProof/>
                <w:webHidden/>
              </w:rPr>
              <w:tab/>
            </w:r>
            <w:r w:rsidR="001F2F2B">
              <w:rPr>
                <w:noProof/>
                <w:webHidden/>
              </w:rPr>
              <w:fldChar w:fldCharType="begin"/>
            </w:r>
            <w:r w:rsidR="001F2F2B">
              <w:rPr>
                <w:noProof/>
                <w:webHidden/>
              </w:rPr>
              <w:instrText xml:space="preserve"> PAGEREF _Toc34817889 \h </w:instrText>
            </w:r>
            <w:r w:rsidR="001F2F2B">
              <w:rPr>
                <w:noProof/>
                <w:webHidden/>
              </w:rPr>
            </w:r>
            <w:r w:rsidR="001F2F2B">
              <w:rPr>
                <w:noProof/>
                <w:webHidden/>
              </w:rPr>
              <w:fldChar w:fldCharType="separate"/>
            </w:r>
            <w:r w:rsidR="001F2F2B">
              <w:rPr>
                <w:noProof/>
                <w:webHidden/>
              </w:rPr>
              <w:t>5</w:t>
            </w:r>
            <w:r w:rsidR="001F2F2B">
              <w:rPr>
                <w:noProof/>
                <w:webHidden/>
              </w:rPr>
              <w:fldChar w:fldCharType="end"/>
            </w:r>
          </w:hyperlink>
        </w:p>
        <w:p w:rsidR="001F2F2B" w:rsidRDefault="006670CA">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817890" w:history="1">
            <w:r w:rsidR="001F2F2B" w:rsidRPr="00B85BC2">
              <w:rPr>
                <w:rStyle w:val="Hyperlink"/>
                <w:rFonts w:ascii="Bodoni 72 Oldstyle" w:hAnsi="Bodoni 72 Oldstyle"/>
                <w:noProof/>
              </w:rPr>
              <w:t>3.        Candida and Candidiasis</w:t>
            </w:r>
            <w:r w:rsidR="001F2F2B">
              <w:rPr>
                <w:noProof/>
                <w:webHidden/>
              </w:rPr>
              <w:tab/>
            </w:r>
            <w:r w:rsidR="001F2F2B">
              <w:rPr>
                <w:noProof/>
                <w:webHidden/>
              </w:rPr>
              <w:fldChar w:fldCharType="begin"/>
            </w:r>
            <w:r w:rsidR="001F2F2B">
              <w:rPr>
                <w:noProof/>
                <w:webHidden/>
              </w:rPr>
              <w:instrText xml:space="preserve"> PAGEREF _Toc34817890 \h </w:instrText>
            </w:r>
            <w:r w:rsidR="001F2F2B">
              <w:rPr>
                <w:noProof/>
                <w:webHidden/>
              </w:rPr>
            </w:r>
            <w:r w:rsidR="001F2F2B">
              <w:rPr>
                <w:noProof/>
                <w:webHidden/>
              </w:rPr>
              <w:fldChar w:fldCharType="separate"/>
            </w:r>
            <w:r w:rsidR="001F2F2B">
              <w:rPr>
                <w:noProof/>
                <w:webHidden/>
              </w:rPr>
              <w:t>6</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1" w:history="1">
            <w:r w:rsidR="001F2F2B" w:rsidRPr="00B85BC2">
              <w:rPr>
                <w:rStyle w:val="Hyperlink"/>
                <w:noProof/>
              </w:rPr>
              <w:t xml:space="preserve">3.1 </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History</w:t>
            </w:r>
            <w:r w:rsidR="001F2F2B">
              <w:rPr>
                <w:noProof/>
                <w:webHidden/>
              </w:rPr>
              <w:tab/>
            </w:r>
            <w:r w:rsidR="001F2F2B">
              <w:rPr>
                <w:noProof/>
                <w:webHidden/>
              </w:rPr>
              <w:fldChar w:fldCharType="begin"/>
            </w:r>
            <w:r w:rsidR="001F2F2B">
              <w:rPr>
                <w:noProof/>
                <w:webHidden/>
              </w:rPr>
              <w:instrText xml:space="preserve"> PAGEREF _Toc34817891 \h </w:instrText>
            </w:r>
            <w:r w:rsidR="001F2F2B">
              <w:rPr>
                <w:noProof/>
                <w:webHidden/>
              </w:rPr>
            </w:r>
            <w:r w:rsidR="001F2F2B">
              <w:rPr>
                <w:noProof/>
                <w:webHidden/>
              </w:rPr>
              <w:fldChar w:fldCharType="separate"/>
            </w:r>
            <w:r w:rsidR="001F2F2B">
              <w:rPr>
                <w:noProof/>
                <w:webHidden/>
              </w:rPr>
              <w:t>6</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2" w:history="1">
            <w:r w:rsidR="001F2F2B" w:rsidRPr="00B85BC2">
              <w:rPr>
                <w:rStyle w:val="Hyperlink"/>
                <w:noProof/>
              </w:rPr>
              <w:t>3.2</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 xml:space="preserve">Morphological switching and mating in </w:t>
            </w:r>
            <w:r w:rsidR="001F2F2B" w:rsidRPr="00B85BC2">
              <w:rPr>
                <w:rStyle w:val="Hyperlink"/>
                <w:i/>
                <w:iCs/>
                <w:noProof/>
              </w:rPr>
              <w:t>Candida albicans</w:t>
            </w:r>
            <w:r w:rsidR="001F2F2B">
              <w:rPr>
                <w:noProof/>
                <w:webHidden/>
              </w:rPr>
              <w:tab/>
            </w:r>
            <w:r w:rsidR="001F2F2B">
              <w:rPr>
                <w:noProof/>
                <w:webHidden/>
              </w:rPr>
              <w:fldChar w:fldCharType="begin"/>
            </w:r>
            <w:r w:rsidR="001F2F2B">
              <w:rPr>
                <w:noProof/>
                <w:webHidden/>
              </w:rPr>
              <w:instrText xml:space="preserve"> PAGEREF _Toc34817892 \h </w:instrText>
            </w:r>
            <w:r w:rsidR="001F2F2B">
              <w:rPr>
                <w:noProof/>
                <w:webHidden/>
              </w:rPr>
            </w:r>
            <w:r w:rsidR="001F2F2B">
              <w:rPr>
                <w:noProof/>
                <w:webHidden/>
              </w:rPr>
              <w:fldChar w:fldCharType="separate"/>
            </w:r>
            <w:r w:rsidR="001F2F2B">
              <w:rPr>
                <w:noProof/>
                <w:webHidden/>
              </w:rPr>
              <w:t>8</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3" w:history="1">
            <w:r w:rsidR="001F2F2B" w:rsidRPr="00B85BC2">
              <w:rPr>
                <w:rStyle w:val="Hyperlink"/>
                <w:noProof/>
              </w:rPr>
              <w:t xml:space="preserve">3.3 </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 xml:space="preserve">General features of </w:t>
            </w:r>
            <w:r w:rsidR="001F2F2B" w:rsidRPr="00B85BC2">
              <w:rPr>
                <w:rStyle w:val="Hyperlink"/>
                <w:i/>
                <w:iCs/>
                <w:noProof/>
              </w:rPr>
              <w:t>Candida glabrata</w:t>
            </w:r>
            <w:r w:rsidR="001F2F2B">
              <w:rPr>
                <w:noProof/>
                <w:webHidden/>
              </w:rPr>
              <w:tab/>
            </w:r>
            <w:r w:rsidR="001F2F2B">
              <w:rPr>
                <w:noProof/>
                <w:webHidden/>
              </w:rPr>
              <w:fldChar w:fldCharType="begin"/>
            </w:r>
            <w:r w:rsidR="001F2F2B">
              <w:rPr>
                <w:noProof/>
                <w:webHidden/>
              </w:rPr>
              <w:instrText xml:space="preserve"> PAGEREF _Toc34817893 \h </w:instrText>
            </w:r>
            <w:r w:rsidR="001F2F2B">
              <w:rPr>
                <w:noProof/>
                <w:webHidden/>
              </w:rPr>
            </w:r>
            <w:r w:rsidR="001F2F2B">
              <w:rPr>
                <w:noProof/>
                <w:webHidden/>
              </w:rPr>
              <w:fldChar w:fldCharType="separate"/>
            </w:r>
            <w:r w:rsidR="001F2F2B">
              <w:rPr>
                <w:noProof/>
                <w:webHidden/>
              </w:rPr>
              <w:t>10</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4" w:history="1">
            <w:r w:rsidR="001F2F2B" w:rsidRPr="00B85BC2">
              <w:rPr>
                <w:rStyle w:val="Hyperlink"/>
                <w:noProof/>
              </w:rPr>
              <w:t xml:space="preserve">3.4 </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 xml:space="preserve">Sources of </w:t>
            </w:r>
            <w:r w:rsidR="001F2F2B" w:rsidRPr="00B85BC2">
              <w:rPr>
                <w:rStyle w:val="Hyperlink"/>
                <w:i/>
                <w:iCs/>
                <w:noProof/>
              </w:rPr>
              <w:t>C. albicans</w:t>
            </w:r>
            <w:r w:rsidR="001F2F2B" w:rsidRPr="00B85BC2">
              <w:rPr>
                <w:rStyle w:val="Hyperlink"/>
                <w:noProof/>
              </w:rPr>
              <w:t xml:space="preserve"> and </w:t>
            </w:r>
            <w:r w:rsidR="001F2F2B" w:rsidRPr="00B85BC2">
              <w:rPr>
                <w:rStyle w:val="Hyperlink"/>
                <w:i/>
                <w:iCs/>
                <w:noProof/>
              </w:rPr>
              <w:t>C. glabrata</w:t>
            </w:r>
            <w:r w:rsidR="001F2F2B" w:rsidRPr="00B85BC2">
              <w:rPr>
                <w:rStyle w:val="Hyperlink"/>
                <w:noProof/>
              </w:rPr>
              <w:t xml:space="preserve"> infections</w:t>
            </w:r>
            <w:r w:rsidR="001F2F2B">
              <w:rPr>
                <w:noProof/>
                <w:webHidden/>
              </w:rPr>
              <w:tab/>
            </w:r>
            <w:r w:rsidR="001F2F2B">
              <w:rPr>
                <w:noProof/>
                <w:webHidden/>
              </w:rPr>
              <w:fldChar w:fldCharType="begin"/>
            </w:r>
            <w:r w:rsidR="001F2F2B">
              <w:rPr>
                <w:noProof/>
                <w:webHidden/>
              </w:rPr>
              <w:instrText xml:space="preserve"> PAGEREF _Toc34817894 \h </w:instrText>
            </w:r>
            <w:r w:rsidR="001F2F2B">
              <w:rPr>
                <w:noProof/>
                <w:webHidden/>
              </w:rPr>
            </w:r>
            <w:r w:rsidR="001F2F2B">
              <w:rPr>
                <w:noProof/>
                <w:webHidden/>
              </w:rPr>
              <w:fldChar w:fldCharType="separate"/>
            </w:r>
            <w:r w:rsidR="001F2F2B">
              <w:rPr>
                <w:noProof/>
                <w:webHidden/>
              </w:rPr>
              <w:t>12</w:t>
            </w:r>
            <w:r w:rsidR="001F2F2B">
              <w:rPr>
                <w:noProof/>
                <w:webHidden/>
              </w:rPr>
              <w:fldChar w:fldCharType="end"/>
            </w:r>
          </w:hyperlink>
        </w:p>
        <w:p w:rsidR="001F2F2B" w:rsidRDefault="006670C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95" w:history="1">
            <w:r w:rsidR="001F2F2B" w:rsidRPr="00B85BC2">
              <w:rPr>
                <w:rStyle w:val="Hyperlink"/>
                <w:rFonts w:ascii="Bodoni 72 Oldstyle" w:hAnsi="Bodoni 72 Oldstyle" w:cstheme="majorBidi"/>
                <w:noProof/>
              </w:rPr>
              <w:t>4.</w:t>
            </w:r>
            <w:r w:rsidR="001F2F2B">
              <w:rPr>
                <w:rFonts w:asciiTheme="minorHAnsi" w:eastAsiaTheme="minorEastAsia" w:hAnsiTheme="minorHAnsi" w:cstheme="minorBidi"/>
                <w:b w:val="0"/>
                <w:bCs w:val="0"/>
                <w:noProof/>
                <w:sz w:val="24"/>
                <w:szCs w:val="24"/>
                <w:lang w:val="en-IN" w:eastAsia="zh-CN"/>
              </w:rPr>
              <w:tab/>
            </w:r>
            <w:r w:rsidR="001F2F2B" w:rsidRPr="00B85BC2">
              <w:rPr>
                <w:rStyle w:val="Hyperlink"/>
                <w:rFonts w:ascii="Bodoni 72 Oldstyle" w:hAnsi="Bodoni 72 Oldstyle" w:cstheme="majorBidi"/>
                <w:noProof/>
              </w:rPr>
              <w:t xml:space="preserve">Basics of virulence by </w:t>
            </w:r>
            <w:r w:rsidR="001F2F2B" w:rsidRPr="00B85BC2">
              <w:rPr>
                <w:rStyle w:val="Hyperlink"/>
                <w:rFonts w:ascii="Bodoni 72 Oldstyle" w:hAnsi="Bodoni 72 Oldstyle" w:cstheme="majorBidi"/>
                <w:i/>
                <w:iCs/>
                <w:noProof/>
              </w:rPr>
              <w:t>Candida</w:t>
            </w:r>
            <w:r w:rsidR="001F2F2B" w:rsidRPr="00B85BC2">
              <w:rPr>
                <w:rStyle w:val="Hyperlink"/>
                <w:rFonts w:ascii="Bodoni 72 Oldstyle" w:hAnsi="Bodoni 72 Oldstyle" w:cstheme="majorBidi"/>
                <w:noProof/>
              </w:rPr>
              <w:t xml:space="preserve"> </w:t>
            </w:r>
            <w:r w:rsidR="001F2F2B" w:rsidRPr="00B85BC2">
              <w:rPr>
                <w:rStyle w:val="Hyperlink"/>
                <w:rFonts w:ascii="Bodoni 72 Oldstyle" w:hAnsi="Bodoni 72 Oldstyle" w:cstheme="majorBidi"/>
                <w:i/>
                <w:iCs/>
                <w:noProof/>
              </w:rPr>
              <w:t>spp</w:t>
            </w:r>
            <w:r w:rsidR="001F2F2B" w:rsidRPr="00B85BC2">
              <w:rPr>
                <w:rStyle w:val="Hyperlink"/>
                <w:rFonts w:ascii="Bodoni 72 Oldstyle" w:hAnsi="Bodoni 72 Oldstyle" w:cstheme="majorBidi"/>
                <w:noProof/>
              </w:rPr>
              <w:t>.</w:t>
            </w:r>
            <w:r w:rsidR="001F2F2B">
              <w:rPr>
                <w:noProof/>
                <w:webHidden/>
              </w:rPr>
              <w:tab/>
            </w:r>
            <w:r w:rsidR="001F2F2B">
              <w:rPr>
                <w:noProof/>
                <w:webHidden/>
              </w:rPr>
              <w:fldChar w:fldCharType="begin"/>
            </w:r>
            <w:r w:rsidR="001F2F2B">
              <w:rPr>
                <w:noProof/>
                <w:webHidden/>
              </w:rPr>
              <w:instrText xml:space="preserve"> PAGEREF _Toc34817895 \h </w:instrText>
            </w:r>
            <w:r w:rsidR="001F2F2B">
              <w:rPr>
                <w:noProof/>
                <w:webHidden/>
              </w:rPr>
            </w:r>
            <w:r w:rsidR="001F2F2B">
              <w:rPr>
                <w:noProof/>
                <w:webHidden/>
              </w:rPr>
              <w:fldChar w:fldCharType="separate"/>
            </w:r>
            <w:r w:rsidR="001F2F2B">
              <w:rPr>
                <w:noProof/>
                <w:webHidden/>
              </w:rPr>
              <w:t>14</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6" w:history="1">
            <w:r w:rsidR="001F2F2B" w:rsidRPr="00B85BC2">
              <w:rPr>
                <w:rStyle w:val="Hyperlink"/>
                <w:noProof/>
              </w:rPr>
              <w:t>4.1</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Adherence</w:t>
            </w:r>
            <w:r w:rsidR="001F2F2B">
              <w:rPr>
                <w:noProof/>
                <w:webHidden/>
              </w:rPr>
              <w:tab/>
            </w:r>
            <w:r w:rsidR="001F2F2B">
              <w:rPr>
                <w:noProof/>
                <w:webHidden/>
              </w:rPr>
              <w:fldChar w:fldCharType="begin"/>
            </w:r>
            <w:r w:rsidR="001F2F2B">
              <w:rPr>
                <w:noProof/>
                <w:webHidden/>
              </w:rPr>
              <w:instrText xml:space="preserve"> PAGEREF _Toc34817896 \h </w:instrText>
            </w:r>
            <w:r w:rsidR="001F2F2B">
              <w:rPr>
                <w:noProof/>
                <w:webHidden/>
              </w:rPr>
            </w:r>
            <w:r w:rsidR="001F2F2B">
              <w:rPr>
                <w:noProof/>
                <w:webHidden/>
              </w:rPr>
              <w:fldChar w:fldCharType="separate"/>
            </w:r>
            <w:r w:rsidR="001F2F2B">
              <w:rPr>
                <w:noProof/>
                <w:webHidden/>
              </w:rPr>
              <w:t>14</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7" w:history="1">
            <w:r w:rsidR="001F2F2B" w:rsidRPr="00B85BC2">
              <w:rPr>
                <w:rStyle w:val="Hyperlink"/>
                <w:noProof/>
              </w:rPr>
              <w:t>4.2</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Morphological switch</w:t>
            </w:r>
            <w:r w:rsidR="001F2F2B">
              <w:rPr>
                <w:noProof/>
                <w:webHidden/>
              </w:rPr>
              <w:tab/>
            </w:r>
            <w:r w:rsidR="001F2F2B">
              <w:rPr>
                <w:noProof/>
                <w:webHidden/>
              </w:rPr>
              <w:fldChar w:fldCharType="begin"/>
            </w:r>
            <w:r w:rsidR="001F2F2B">
              <w:rPr>
                <w:noProof/>
                <w:webHidden/>
              </w:rPr>
              <w:instrText xml:space="preserve"> PAGEREF _Toc34817897 \h </w:instrText>
            </w:r>
            <w:r w:rsidR="001F2F2B">
              <w:rPr>
                <w:noProof/>
                <w:webHidden/>
              </w:rPr>
            </w:r>
            <w:r w:rsidR="001F2F2B">
              <w:rPr>
                <w:noProof/>
                <w:webHidden/>
              </w:rPr>
              <w:fldChar w:fldCharType="separate"/>
            </w:r>
            <w:r w:rsidR="001F2F2B">
              <w:rPr>
                <w:noProof/>
                <w:webHidden/>
              </w:rPr>
              <w:t>16</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8" w:history="1">
            <w:r w:rsidR="001F2F2B" w:rsidRPr="00B85BC2">
              <w:rPr>
                <w:rStyle w:val="Hyperlink"/>
                <w:noProof/>
              </w:rPr>
              <w:t xml:space="preserve">4.3 </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Pigmentation</w:t>
            </w:r>
            <w:r w:rsidR="001F2F2B">
              <w:rPr>
                <w:noProof/>
                <w:webHidden/>
              </w:rPr>
              <w:tab/>
            </w:r>
            <w:r w:rsidR="001F2F2B">
              <w:rPr>
                <w:noProof/>
                <w:webHidden/>
              </w:rPr>
              <w:fldChar w:fldCharType="begin"/>
            </w:r>
            <w:r w:rsidR="001F2F2B">
              <w:rPr>
                <w:noProof/>
                <w:webHidden/>
              </w:rPr>
              <w:instrText xml:space="preserve"> PAGEREF _Toc34817898 \h </w:instrText>
            </w:r>
            <w:r w:rsidR="001F2F2B">
              <w:rPr>
                <w:noProof/>
                <w:webHidden/>
              </w:rPr>
            </w:r>
            <w:r w:rsidR="001F2F2B">
              <w:rPr>
                <w:noProof/>
                <w:webHidden/>
              </w:rPr>
              <w:fldChar w:fldCharType="separate"/>
            </w:r>
            <w:r w:rsidR="001F2F2B">
              <w:rPr>
                <w:noProof/>
                <w:webHidden/>
              </w:rPr>
              <w:t>16</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9" w:history="1">
            <w:r w:rsidR="001F2F2B" w:rsidRPr="00B85BC2">
              <w:rPr>
                <w:rStyle w:val="Hyperlink"/>
                <w:noProof/>
              </w:rPr>
              <w:t xml:space="preserve">4.4 </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Signaling cascades</w:t>
            </w:r>
            <w:r w:rsidR="001F2F2B">
              <w:rPr>
                <w:noProof/>
                <w:webHidden/>
              </w:rPr>
              <w:tab/>
            </w:r>
            <w:r w:rsidR="001F2F2B">
              <w:rPr>
                <w:noProof/>
                <w:webHidden/>
              </w:rPr>
              <w:fldChar w:fldCharType="begin"/>
            </w:r>
            <w:r w:rsidR="001F2F2B">
              <w:rPr>
                <w:noProof/>
                <w:webHidden/>
              </w:rPr>
              <w:instrText xml:space="preserve"> PAGEREF _Toc34817899 \h </w:instrText>
            </w:r>
            <w:r w:rsidR="001F2F2B">
              <w:rPr>
                <w:noProof/>
                <w:webHidden/>
              </w:rPr>
            </w:r>
            <w:r w:rsidR="001F2F2B">
              <w:rPr>
                <w:noProof/>
                <w:webHidden/>
              </w:rPr>
              <w:fldChar w:fldCharType="separate"/>
            </w:r>
            <w:r w:rsidR="001F2F2B">
              <w:rPr>
                <w:noProof/>
                <w:webHidden/>
              </w:rPr>
              <w:t>17</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0" w:history="1">
            <w:r w:rsidR="001F2F2B" w:rsidRPr="00B85BC2">
              <w:rPr>
                <w:rStyle w:val="Hyperlink"/>
                <w:noProof/>
              </w:rPr>
              <w:t>4.5</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Response to Stress</w:t>
            </w:r>
            <w:r w:rsidR="001F2F2B">
              <w:rPr>
                <w:noProof/>
                <w:webHidden/>
              </w:rPr>
              <w:tab/>
            </w:r>
            <w:r w:rsidR="001F2F2B">
              <w:rPr>
                <w:noProof/>
                <w:webHidden/>
              </w:rPr>
              <w:fldChar w:fldCharType="begin"/>
            </w:r>
            <w:r w:rsidR="001F2F2B">
              <w:rPr>
                <w:noProof/>
                <w:webHidden/>
              </w:rPr>
              <w:instrText xml:space="preserve"> PAGEREF _Toc34817900 \h </w:instrText>
            </w:r>
            <w:r w:rsidR="001F2F2B">
              <w:rPr>
                <w:noProof/>
                <w:webHidden/>
              </w:rPr>
            </w:r>
            <w:r w:rsidR="001F2F2B">
              <w:rPr>
                <w:noProof/>
                <w:webHidden/>
              </w:rPr>
              <w:fldChar w:fldCharType="separate"/>
            </w:r>
            <w:r w:rsidR="001F2F2B">
              <w:rPr>
                <w:noProof/>
                <w:webHidden/>
              </w:rPr>
              <w:t>18</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01" w:history="1">
            <w:r w:rsidR="001F2F2B" w:rsidRPr="00B85BC2">
              <w:rPr>
                <w:rStyle w:val="Hyperlink"/>
                <w:rFonts w:eastAsia="Calibri"/>
                <w:noProof/>
                <w:spacing w:val="5"/>
                <w:lang w:val="en-GB" w:eastAsia="zh-CN"/>
              </w:rPr>
              <w:t>4.5.1.  Heat stress</w:t>
            </w:r>
            <w:r w:rsidR="001F2F2B">
              <w:rPr>
                <w:noProof/>
                <w:webHidden/>
              </w:rPr>
              <w:tab/>
            </w:r>
            <w:r w:rsidR="001F2F2B">
              <w:rPr>
                <w:noProof/>
                <w:webHidden/>
              </w:rPr>
              <w:fldChar w:fldCharType="begin"/>
            </w:r>
            <w:r w:rsidR="001F2F2B">
              <w:rPr>
                <w:noProof/>
                <w:webHidden/>
              </w:rPr>
              <w:instrText xml:space="preserve"> PAGEREF _Toc34817901 \h </w:instrText>
            </w:r>
            <w:r w:rsidR="001F2F2B">
              <w:rPr>
                <w:noProof/>
                <w:webHidden/>
              </w:rPr>
            </w:r>
            <w:r w:rsidR="001F2F2B">
              <w:rPr>
                <w:noProof/>
                <w:webHidden/>
              </w:rPr>
              <w:fldChar w:fldCharType="separate"/>
            </w:r>
            <w:r w:rsidR="001F2F2B">
              <w:rPr>
                <w:noProof/>
                <w:webHidden/>
              </w:rPr>
              <w:t>19</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02" w:history="1">
            <w:r w:rsidR="001F2F2B" w:rsidRPr="00B85BC2">
              <w:rPr>
                <w:rStyle w:val="Hyperlink"/>
                <w:noProof/>
              </w:rPr>
              <w:t>4.5.2.  Oxidative stress</w:t>
            </w:r>
            <w:r w:rsidR="001F2F2B">
              <w:rPr>
                <w:noProof/>
                <w:webHidden/>
              </w:rPr>
              <w:tab/>
            </w:r>
            <w:r w:rsidR="001F2F2B">
              <w:rPr>
                <w:noProof/>
                <w:webHidden/>
              </w:rPr>
              <w:fldChar w:fldCharType="begin"/>
            </w:r>
            <w:r w:rsidR="001F2F2B">
              <w:rPr>
                <w:noProof/>
                <w:webHidden/>
              </w:rPr>
              <w:instrText xml:space="preserve"> PAGEREF _Toc34817902 \h </w:instrText>
            </w:r>
            <w:r w:rsidR="001F2F2B">
              <w:rPr>
                <w:noProof/>
                <w:webHidden/>
              </w:rPr>
            </w:r>
            <w:r w:rsidR="001F2F2B">
              <w:rPr>
                <w:noProof/>
                <w:webHidden/>
              </w:rPr>
              <w:fldChar w:fldCharType="separate"/>
            </w:r>
            <w:r w:rsidR="001F2F2B">
              <w:rPr>
                <w:noProof/>
                <w:webHidden/>
              </w:rPr>
              <w:t>21</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03" w:history="1">
            <w:r w:rsidR="001F2F2B" w:rsidRPr="00B85BC2">
              <w:rPr>
                <w:rStyle w:val="Hyperlink"/>
                <w:noProof/>
              </w:rPr>
              <w:t>4.5.3.  Osmotic stress</w:t>
            </w:r>
            <w:r w:rsidR="001F2F2B">
              <w:rPr>
                <w:noProof/>
                <w:webHidden/>
              </w:rPr>
              <w:tab/>
            </w:r>
            <w:r w:rsidR="001F2F2B">
              <w:rPr>
                <w:noProof/>
                <w:webHidden/>
              </w:rPr>
              <w:fldChar w:fldCharType="begin"/>
            </w:r>
            <w:r w:rsidR="001F2F2B">
              <w:rPr>
                <w:noProof/>
                <w:webHidden/>
              </w:rPr>
              <w:instrText xml:space="preserve"> PAGEREF _Toc34817903 \h </w:instrText>
            </w:r>
            <w:r w:rsidR="001F2F2B">
              <w:rPr>
                <w:noProof/>
                <w:webHidden/>
              </w:rPr>
            </w:r>
            <w:r w:rsidR="001F2F2B">
              <w:rPr>
                <w:noProof/>
                <w:webHidden/>
              </w:rPr>
              <w:fldChar w:fldCharType="separate"/>
            </w:r>
            <w:r w:rsidR="001F2F2B">
              <w:rPr>
                <w:noProof/>
                <w:webHidden/>
              </w:rPr>
              <w:t>21</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04" w:history="1">
            <w:r w:rsidR="001F2F2B" w:rsidRPr="00B85BC2">
              <w:rPr>
                <w:rStyle w:val="Hyperlink"/>
                <w:noProof/>
              </w:rPr>
              <w:t>4.5.4.  pH</w:t>
            </w:r>
            <w:r w:rsidR="001F2F2B">
              <w:rPr>
                <w:noProof/>
                <w:webHidden/>
              </w:rPr>
              <w:tab/>
            </w:r>
            <w:r w:rsidR="001F2F2B">
              <w:rPr>
                <w:noProof/>
                <w:webHidden/>
              </w:rPr>
              <w:fldChar w:fldCharType="begin"/>
            </w:r>
            <w:r w:rsidR="001F2F2B">
              <w:rPr>
                <w:noProof/>
                <w:webHidden/>
              </w:rPr>
              <w:instrText xml:space="preserve"> PAGEREF _Toc34817904 \h </w:instrText>
            </w:r>
            <w:r w:rsidR="001F2F2B">
              <w:rPr>
                <w:noProof/>
                <w:webHidden/>
              </w:rPr>
            </w:r>
            <w:r w:rsidR="001F2F2B">
              <w:rPr>
                <w:noProof/>
                <w:webHidden/>
              </w:rPr>
              <w:fldChar w:fldCharType="separate"/>
            </w:r>
            <w:r w:rsidR="001F2F2B">
              <w:rPr>
                <w:noProof/>
                <w:webHidden/>
              </w:rPr>
              <w:t>21</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05" w:history="1">
            <w:r w:rsidR="001F2F2B" w:rsidRPr="00B85BC2">
              <w:rPr>
                <w:rStyle w:val="Hyperlink"/>
                <w:noProof/>
              </w:rPr>
              <w:t>4.5.5.  Carbon starvation</w:t>
            </w:r>
            <w:r w:rsidR="001F2F2B">
              <w:rPr>
                <w:noProof/>
                <w:webHidden/>
              </w:rPr>
              <w:tab/>
            </w:r>
            <w:r w:rsidR="001F2F2B">
              <w:rPr>
                <w:noProof/>
                <w:webHidden/>
              </w:rPr>
              <w:fldChar w:fldCharType="begin"/>
            </w:r>
            <w:r w:rsidR="001F2F2B">
              <w:rPr>
                <w:noProof/>
                <w:webHidden/>
              </w:rPr>
              <w:instrText xml:space="preserve"> PAGEREF _Toc34817905 \h </w:instrText>
            </w:r>
            <w:r w:rsidR="001F2F2B">
              <w:rPr>
                <w:noProof/>
                <w:webHidden/>
              </w:rPr>
            </w:r>
            <w:r w:rsidR="001F2F2B">
              <w:rPr>
                <w:noProof/>
                <w:webHidden/>
              </w:rPr>
              <w:fldChar w:fldCharType="separate"/>
            </w:r>
            <w:r w:rsidR="001F2F2B">
              <w:rPr>
                <w:noProof/>
                <w:webHidden/>
              </w:rPr>
              <w:t>21</w:t>
            </w:r>
            <w:r w:rsidR="001F2F2B">
              <w:rPr>
                <w:noProof/>
                <w:webHidden/>
              </w:rPr>
              <w:fldChar w:fldCharType="end"/>
            </w:r>
          </w:hyperlink>
        </w:p>
        <w:p w:rsidR="001F2F2B" w:rsidRDefault="006670C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906" w:history="1">
            <w:r w:rsidR="001F2F2B" w:rsidRPr="00B85BC2">
              <w:rPr>
                <w:rStyle w:val="Hyperlink"/>
                <w:rFonts w:ascii="Bodoni 72 Oldstyle" w:hAnsi="Bodoni 72 Oldstyle" w:cstheme="majorBidi"/>
                <w:noProof/>
              </w:rPr>
              <w:t>5.</w:t>
            </w:r>
            <w:r w:rsidR="001F2F2B">
              <w:rPr>
                <w:rFonts w:asciiTheme="minorHAnsi" w:eastAsiaTheme="minorEastAsia" w:hAnsiTheme="minorHAnsi" w:cstheme="minorBidi"/>
                <w:b w:val="0"/>
                <w:bCs w:val="0"/>
                <w:noProof/>
                <w:sz w:val="24"/>
                <w:szCs w:val="24"/>
                <w:lang w:val="en-IN" w:eastAsia="zh-CN"/>
              </w:rPr>
              <w:tab/>
            </w:r>
            <w:r w:rsidR="001F2F2B" w:rsidRPr="00B85BC2">
              <w:rPr>
                <w:rStyle w:val="Hyperlink"/>
                <w:rFonts w:ascii="Bodoni 72 Oldstyle" w:hAnsi="Bodoni 72 Oldstyle" w:cstheme="majorBidi"/>
                <w:noProof/>
              </w:rPr>
              <w:t xml:space="preserve">Host immune response against </w:t>
            </w:r>
            <w:r w:rsidR="001F2F2B" w:rsidRPr="00B85BC2">
              <w:rPr>
                <w:rStyle w:val="Hyperlink"/>
                <w:rFonts w:ascii="Bodoni 72 Oldstyle" w:hAnsi="Bodoni 72 Oldstyle" w:cstheme="majorBidi"/>
                <w:i/>
                <w:iCs/>
                <w:noProof/>
              </w:rPr>
              <w:t>C. albicans</w:t>
            </w:r>
            <w:r w:rsidR="001F2F2B" w:rsidRPr="00B85BC2">
              <w:rPr>
                <w:rStyle w:val="Hyperlink"/>
                <w:rFonts w:ascii="Bodoni 72 Oldstyle" w:hAnsi="Bodoni 72 Oldstyle" w:cstheme="majorBidi"/>
                <w:noProof/>
              </w:rPr>
              <w:t xml:space="preserve"> and </w:t>
            </w:r>
            <w:r w:rsidR="001F2F2B" w:rsidRPr="00B85BC2">
              <w:rPr>
                <w:rStyle w:val="Hyperlink"/>
                <w:rFonts w:ascii="Bodoni 72 Oldstyle" w:hAnsi="Bodoni 72 Oldstyle" w:cstheme="majorBidi"/>
                <w:i/>
                <w:iCs/>
                <w:noProof/>
              </w:rPr>
              <w:t>C. glabrata</w:t>
            </w:r>
            <w:r w:rsidR="001F2F2B" w:rsidRPr="00B85BC2">
              <w:rPr>
                <w:rStyle w:val="Hyperlink"/>
                <w:rFonts w:ascii="Bodoni 72 Oldstyle" w:hAnsi="Bodoni 72 Oldstyle" w:cstheme="majorBidi"/>
                <w:noProof/>
              </w:rPr>
              <w:t xml:space="preserve"> infections</w:t>
            </w:r>
            <w:r w:rsidR="001F2F2B">
              <w:rPr>
                <w:noProof/>
                <w:webHidden/>
              </w:rPr>
              <w:tab/>
            </w:r>
            <w:r w:rsidR="001F2F2B">
              <w:rPr>
                <w:noProof/>
                <w:webHidden/>
              </w:rPr>
              <w:fldChar w:fldCharType="begin"/>
            </w:r>
            <w:r w:rsidR="001F2F2B">
              <w:rPr>
                <w:noProof/>
                <w:webHidden/>
              </w:rPr>
              <w:instrText xml:space="preserve"> PAGEREF _Toc34817906 \h </w:instrText>
            </w:r>
            <w:r w:rsidR="001F2F2B">
              <w:rPr>
                <w:noProof/>
                <w:webHidden/>
              </w:rPr>
            </w:r>
            <w:r w:rsidR="001F2F2B">
              <w:rPr>
                <w:noProof/>
                <w:webHidden/>
              </w:rPr>
              <w:fldChar w:fldCharType="separate"/>
            </w:r>
            <w:r w:rsidR="001F2F2B">
              <w:rPr>
                <w:noProof/>
                <w:webHidden/>
              </w:rPr>
              <w:t>22</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7" w:history="1">
            <w:r w:rsidR="001F2F2B" w:rsidRPr="00B85BC2">
              <w:rPr>
                <w:rStyle w:val="Hyperlink"/>
                <w:noProof/>
              </w:rPr>
              <w:t>5.1</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Macrophages</w:t>
            </w:r>
            <w:r w:rsidR="001F2F2B">
              <w:rPr>
                <w:noProof/>
                <w:webHidden/>
              </w:rPr>
              <w:tab/>
            </w:r>
            <w:r w:rsidR="001F2F2B">
              <w:rPr>
                <w:noProof/>
                <w:webHidden/>
              </w:rPr>
              <w:fldChar w:fldCharType="begin"/>
            </w:r>
            <w:r w:rsidR="001F2F2B">
              <w:rPr>
                <w:noProof/>
                <w:webHidden/>
              </w:rPr>
              <w:instrText xml:space="preserve"> PAGEREF _Toc34817907 \h </w:instrText>
            </w:r>
            <w:r w:rsidR="001F2F2B">
              <w:rPr>
                <w:noProof/>
                <w:webHidden/>
              </w:rPr>
            </w:r>
            <w:r w:rsidR="001F2F2B">
              <w:rPr>
                <w:noProof/>
                <w:webHidden/>
              </w:rPr>
              <w:fldChar w:fldCharType="separate"/>
            </w:r>
            <w:r w:rsidR="001F2F2B">
              <w:rPr>
                <w:noProof/>
                <w:webHidden/>
              </w:rPr>
              <w:t>23</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8" w:history="1">
            <w:r w:rsidR="001F2F2B" w:rsidRPr="00B85BC2">
              <w:rPr>
                <w:rStyle w:val="Hyperlink"/>
                <w:noProof/>
              </w:rPr>
              <w:t>5.2</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Neutrophils</w:t>
            </w:r>
            <w:r w:rsidR="001F2F2B">
              <w:rPr>
                <w:noProof/>
                <w:webHidden/>
              </w:rPr>
              <w:tab/>
            </w:r>
            <w:r w:rsidR="001F2F2B">
              <w:rPr>
                <w:noProof/>
                <w:webHidden/>
              </w:rPr>
              <w:fldChar w:fldCharType="begin"/>
            </w:r>
            <w:r w:rsidR="001F2F2B">
              <w:rPr>
                <w:noProof/>
                <w:webHidden/>
              </w:rPr>
              <w:instrText xml:space="preserve"> PAGEREF _Toc34817908 \h </w:instrText>
            </w:r>
            <w:r w:rsidR="001F2F2B">
              <w:rPr>
                <w:noProof/>
                <w:webHidden/>
              </w:rPr>
            </w:r>
            <w:r w:rsidR="001F2F2B">
              <w:rPr>
                <w:noProof/>
                <w:webHidden/>
              </w:rPr>
              <w:fldChar w:fldCharType="separate"/>
            </w:r>
            <w:r w:rsidR="001F2F2B">
              <w:rPr>
                <w:noProof/>
                <w:webHidden/>
              </w:rPr>
              <w:t>24</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9" w:history="1">
            <w:r w:rsidR="001F2F2B" w:rsidRPr="00B85BC2">
              <w:rPr>
                <w:rStyle w:val="Hyperlink"/>
                <w:noProof/>
              </w:rPr>
              <w:t>5.3</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Antimicrobial peptides</w:t>
            </w:r>
            <w:r w:rsidR="001F2F2B">
              <w:rPr>
                <w:noProof/>
                <w:webHidden/>
              </w:rPr>
              <w:tab/>
            </w:r>
            <w:r w:rsidR="001F2F2B">
              <w:rPr>
                <w:noProof/>
                <w:webHidden/>
              </w:rPr>
              <w:fldChar w:fldCharType="begin"/>
            </w:r>
            <w:r w:rsidR="001F2F2B">
              <w:rPr>
                <w:noProof/>
                <w:webHidden/>
              </w:rPr>
              <w:instrText xml:space="preserve"> PAGEREF _Toc34817909 \h </w:instrText>
            </w:r>
            <w:r w:rsidR="001F2F2B">
              <w:rPr>
                <w:noProof/>
                <w:webHidden/>
              </w:rPr>
            </w:r>
            <w:r w:rsidR="001F2F2B">
              <w:rPr>
                <w:noProof/>
                <w:webHidden/>
              </w:rPr>
              <w:fldChar w:fldCharType="separate"/>
            </w:r>
            <w:r w:rsidR="001F2F2B">
              <w:rPr>
                <w:noProof/>
                <w:webHidden/>
              </w:rPr>
              <w:t>26</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0" w:history="1">
            <w:r w:rsidR="001F2F2B" w:rsidRPr="00B85BC2">
              <w:rPr>
                <w:rStyle w:val="Hyperlink"/>
                <w:noProof/>
              </w:rPr>
              <w:t>5.4</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Dendritic cells</w:t>
            </w:r>
            <w:r w:rsidR="001F2F2B">
              <w:rPr>
                <w:noProof/>
                <w:webHidden/>
              </w:rPr>
              <w:tab/>
            </w:r>
            <w:r w:rsidR="001F2F2B">
              <w:rPr>
                <w:noProof/>
                <w:webHidden/>
              </w:rPr>
              <w:fldChar w:fldCharType="begin"/>
            </w:r>
            <w:r w:rsidR="001F2F2B">
              <w:rPr>
                <w:noProof/>
                <w:webHidden/>
              </w:rPr>
              <w:instrText xml:space="preserve"> PAGEREF _Toc34817910 \h </w:instrText>
            </w:r>
            <w:r w:rsidR="001F2F2B">
              <w:rPr>
                <w:noProof/>
                <w:webHidden/>
              </w:rPr>
            </w:r>
            <w:r w:rsidR="001F2F2B">
              <w:rPr>
                <w:noProof/>
                <w:webHidden/>
              </w:rPr>
              <w:fldChar w:fldCharType="separate"/>
            </w:r>
            <w:r w:rsidR="001F2F2B">
              <w:rPr>
                <w:noProof/>
                <w:webHidden/>
              </w:rPr>
              <w:t>27</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1" w:history="1">
            <w:r w:rsidR="001F2F2B" w:rsidRPr="00B85BC2">
              <w:rPr>
                <w:rStyle w:val="Hyperlink"/>
                <w:noProof/>
              </w:rPr>
              <w:t>5.5</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T-cells</w:t>
            </w:r>
            <w:r w:rsidR="001F2F2B">
              <w:rPr>
                <w:noProof/>
                <w:webHidden/>
              </w:rPr>
              <w:tab/>
            </w:r>
            <w:r w:rsidR="001F2F2B">
              <w:rPr>
                <w:noProof/>
                <w:webHidden/>
              </w:rPr>
              <w:fldChar w:fldCharType="begin"/>
            </w:r>
            <w:r w:rsidR="001F2F2B">
              <w:rPr>
                <w:noProof/>
                <w:webHidden/>
              </w:rPr>
              <w:instrText xml:space="preserve"> PAGEREF _Toc34817911 \h </w:instrText>
            </w:r>
            <w:r w:rsidR="001F2F2B">
              <w:rPr>
                <w:noProof/>
                <w:webHidden/>
              </w:rPr>
            </w:r>
            <w:r w:rsidR="001F2F2B">
              <w:rPr>
                <w:noProof/>
                <w:webHidden/>
              </w:rPr>
              <w:fldChar w:fldCharType="separate"/>
            </w:r>
            <w:r w:rsidR="001F2F2B">
              <w:rPr>
                <w:noProof/>
                <w:webHidden/>
              </w:rPr>
              <w:t>28</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2" w:history="1">
            <w:r w:rsidR="001F2F2B" w:rsidRPr="00B85BC2">
              <w:rPr>
                <w:rStyle w:val="Hyperlink"/>
                <w:noProof/>
              </w:rPr>
              <w:t>5.6</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B-cells</w:t>
            </w:r>
            <w:r w:rsidR="001F2F2B">
              <w:rPr>
                <w:noProof/>
                <w:webHidden/>
              </w:rPr>
              <w:tab/>
            </w:r>
            <w:r w:rsidR="001F2F2B">
              <w:rPr>
                <w:noProof/>
                <w:webHidden/>
              </w:rPr>
              <w:fldChar w:fldCharType="begin"/>
            </w:r>
            <w:r w:rsidR="001F2F2B">
              <w:rPr>
                <w:noProof/>
                <w:webHidden/>
              </w:rPr>
              <w:instrText xml:space="preserve"> PAGEREF _Toc34817912 \h </w:instrText>
            </w:r>
            <w:r w:rsidR="001F2F2B">
              <w:rPr>
                <w:noProof/>
                <w:webHidden/>
              </w:rPr>
            </w:r>
            <w:r w:rsidR="001F2F2B">
              <w:rPr>
                <w:noProof/>
                <w:webHidden/>
              </w:rPr>
              <w:fldChar w:fldCharType="separate"/>
            </w:r>
            <w:r w:rsidR="001F2F2B">
              <w:rPr>
                <w:noProof/>
                <w:webHidden/>
              </w:rPr>
              <w:t>29</w:t>
            </w:r>
            <w:r w:rsidR="001F2F2B">
              <w:rPr>
                <w:noProof/>
                <w:webHidden/>
              </w:rPr>
              <w:fldChar w:fldCharType="end"/>
            </w:r>
          </w:hyperlink>
        </w:p>
        <w:p w:rsidR="001F2F2B" w:rsidRDefault="006670CA">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913" w:history="1">
            <w:r w:rsidR="001F2F2B" w:rsidRPr="00B85BC2">
              <w:rPr>
                <w:rStyle w:val="Hyperlink"/>
                <w:rFonts w:ascii="Bodoni 72 Oldstyle" w:hAnsi="Bodoni 72 Oldstyle" w:cstheme="majorBidi"/>
                <w:noProof/>
              </w:rPr>
              <w:t>6.</w:t>
            </w:r>
            <w:r w:rsidR="001F2F2B">
              <w:rPr>
                <w:rFonts w:asciiTheme="minorHAnsi" w:eastAsiaTheme="minorEastAsia" w:hAnsiTheme="minorHAnsi" w:cstheme="minorBidi"/>
                <w:b w:val="0"/>
                <w:bCs w:val="0"/>
                <w:noProof/>
                <w:sz w:val="24"/>
                <w:szCs w:val="24"/>
                <w:lang w:val="en-IN" w:eastAsia="zh-CN"/>
              </w:rPr>
              <w:tab/>
            </w:r>
            <w:r w:rsidR="001F2F2B" w:rsidRPr="00B85BC2">
              <w:rPr>
                <w:rStyle w:val="Hyperlink"/>
                <w:rFonts w:ascii="Bodoni 72 Oldstyle" w:hAnsi="Bodoni 72 Oldstyle" w:cstheme="majorBidi"/>
                <w:noProof/>
              </w:rPr>
              <w:t>Antifungal Drugs</w:t>
            </w:r>
            <w:r w:rsidR="001F2F2B">
              <w:rPr>
                <w:noProof/>
                <w:webHidden/>
              </w:rPr>
              <w:tab/>
            </w:r>
            <w:r w:rsidR="001F2F2B">
              <w:rPr>
                <w:noProof/>
                <w:webHidden/>
              </w:rPr>
              <w:fldChar w:fldCharType="begin"/>
            </w:r>
            <w:r w:rsidR="001F2F2B">
              <w:rPr>
                <w:noProof/>
                <w:webHidden/>
              </w:rPr>
              <w:instrText xml:space="preserve"> PAGEREF _Toc34817913 \h </w:instrText>
            </w:r>
            <w:r w:rsidR="001F2F2B">
              <w:rPr>
                <w:noProof/>
                <w:webHidden/>
              </w:rPr>
            </w:r>
            <w:r w:rsidR="001F2F2B">
              <w:rPr>
                <w:noProof/>
                <w:webHidden/>
              </w:rPr>
              <w:fldChar w:fldCharType="separate"/>
            </w:r>
            <w:r w:rsidR="001F2F2B">
              <w:rPr>
                <w:noProof/>
                <w:webHidden/>
              </w:rPr>
              <w:t>29</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4" w:history="1">
            <w:r w:rsidR="001F2F2B" w:rsidRPr="00B85BC2">
              <w:rPr>
                <w:rStyle w:val="Hyperlink"/>
                <w:noProof/>
              </w:rPr>
              <w:t>6.1</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Polyenes</w:t>
            </w:r>
            <w:r w:rsidR="001F2F2B">
              <w:rPr>
                <w:noProof/>
                <w:webHidden/>
              </w:rPr>
              <w:tab/>
            </w:r>
            <w:r w:rsidR="001F2F2B">
              <w:rPr>
                <w:noProof/>
                <w:webHidden/>
              </w:rPr>
              <w:fldChar w:fldCharType="begin"/>
            </w:r>
            <w:r w:rsidR="001F2F2B">
              <w:rPr>
                <w:noProof/>
                <w:webHidden/>
              </w:rPr>
              <w:instrText xml:space="preserve"> PAGEREF _Toc34817914 \h </w:instrText>
            </w:r>
            <w:r w:rsidR="001F2F2B">
              <w:rPr>
                <w:noProof/>
                <w:webHidden/>
              </w:rPr>
            </w:r>
            <w:r w:rsidR="001F2F2B">
              <w:rPr>
                <w:noProof/>
                <w:webHidden/>
              </w:rPr>
              <w:fldChar w:fldCharType="separate"/>
            </w:r>
            <w:r w:rsidR="001F2F2B">
              <w:rPr>
                <w:noProof/>
                <w:webHidden/>
              </w:rPr>
              <w:t>29</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5" w:history="1">
            <w:r w:rsidR="001F2F2B" w:rsidRPr="00B85BC2">
              <w:rPr>
                <w:rStyle w:val="Hyperlink"/>
                <w:noProof/>
              </w:rPr>
              <w:t>6.2</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Allylamines</w:t>
            </w:r>
            <w:r w:rsidR="001F2F2B">
              <w:rPr>
                <w:noProof/>
                <w:webHidden/>
              </w:rPr>
              <w:tab/>
            </w:r>
            <w:r w:rsidR="001F2F2B">
              <w:rPr>
                <w:noProof/>
                <w:webHidden/>
              </w:rPr>
              <w:fldChar w:fldCharType="begin"/>
            </w:r>
            <w:r w:rsidR="001F2F2B">
              <w:rPr>
                <w:noProof/>
                <w:webHidden/>
              </w:rPr>
              <w:instrText xml:space="preserve"> PAGEREF _Toc34817915 \h </w:instrText>
            </w:r>
            <w:r w:rsidR="001F2F2B">
              <w:rPr>
                <w:noProof/>
                <w:webHidden/>
              </w:rPr>
            </w:r>
            <w:r w:rsidR="001F2F2B">
              <w:rPr>
                <w:noProof/>
                <w:webHidden/>
              </w:rPr>
              <w:fldChar w:fldCharType="separate"/>
            </w:r>
            <w:r w:rsidR="001F2F2B">
              <w:rPr>
                <w:noProof/>
                <w:webHidden/>
              </w:rPr>
              <w:t>30</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6" w:history="1">
            <w:r w:rsidR="001F2F2B" w:rsidRPr="00B85BC2">
              <w:rPr>
                <w:rStyle w:val="Hyperlink"/>
                <w:noProof/>
              </w:rPr>
              <w:t>6.3</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Morpholines</w:t>
            </w:r>
            <w:r w:rsidR="001F2F2B">
              <w:rPr>
                <w:noProof/>
                <w:webHidden/>
              </w:rPr>
              <w:tab/>
            </w:r>
            <w:r w:rsidR="001F2F2B">
              <w:rPr>
                <w:noProof/>
                <w:webHidden/>
              </w:rPr>
              <w:fldChar w:fldCharType="begin"/>
            </w:r>
            <w:r w:rsidR="001F2F2B">
              <w:rPr>
                <w:noProof/>
                <w:webHidden/>
              </w:rPr>
              <w:instrText xml:space="preserve"> PAGEREF _Toc34817916 \h </w:instrText>
            </w:r>
            <w:r w:rsidR="001F2F2B">
              <w:rPr>
                <w:noProof/>
                <w:webHidden/>
              </w:rPr>
            </w:r>
            <w:r w:rsidR="001F2F2B">
              <w:rPr>
                <w:noProof/>
                <w:webHidden/>
              </w:rPr>
              <w:fldChar w:fldCharType="separate"/>
            </w:r>
            <w:r w:rsidR="001F2F2B">
              <w:rPr>
                <w:noProof/>
                <w:webHidden/>
              </w:rPr>
              <w:t>31</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7" w:history="1">
            <w:r w:rsidR="001F2F2B" w:rsidRPr="00B85BC2">
              <w:rPr>
                <w:rStyle w:val="Hyperlink"/>
                <w:noProof/>
              </w:rPr>
              <w:t>6.4</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Azoles</w:t>
            </w:r>
            <w:r w:rsidR="001F2F2B">
              <w:rPr>
                <w:noProof/>
                <w:webHidden/>
              </w:rPr>
              <w:tab/>
            </w:r>
            <w:r w:rsidR="001F2F2B">
              <w:rPr>
                <w:noProof/>
                <w:webHidden/>
              </w:rPr>
              <w:fldChar w:fldCharType="begin"/>
            </w:r>
            <w:r w:rsidR="001F2F2B">
              <w:rPr>
                <w:noProof/>
                <w:webHidden/>
              </w:rPr>
              <w:instrText xml:space="preserve"> PAGEREF _Toc34817917 \h </w:instrText>
            </w:r>
            <w:r w:rsidR="001F2F2B">
              <w:rPr>
                <w:noProof/>
                <w:webHidden/>
              </w:rPr>
            </w:r>
            <w:r w:rsidR="001F2F2B">
              <w:rPr>
                <w:noProof/>
                <w:webHidden/>
              </w:rPr>
              <w:fldChar w:fldCharType="separate"/>
            </w:r>
            <w:r w:rsidR="001F2F2B">
              <w:rPr>
                <w:noProof/>
                <w:webHidden/>
              </w:rPr>
              <w:t>32</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8" w:history="1">
            <w:r w:rsidR="001F2F2B" w:rsidRPr="00B85BC2">
              <w:rPr>
                <w:rStyle w:val="Hyperlink"/>
                <w:noProof/>
              </w:rPr>
              <w:t>6.5</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Flucytosine</w:t>
            </w:r>
            <w:r w:rsidR="001F2F2B">
              <w:rPr>
                <w:noProof/>
                <w:webHidden/>
              </w:rPr>
              <w:tab/>
            </w:r>
            <w:r w:rsidR="001F2F2B">
              <w:rPr>
                <w:noProof/>
                <w:webHidden/>
              </w:rPr>
              <w:fldChar w:fldCharType="begin"/>
            </w:r>
            <w:r w:rsidR="001F2F2B">
              <w:rPr>
                <w:noProof/>
                <w:webHidden/>
              </w:rPr>
              <w:instrText xml:space="preserve"> PAGEREF _Toc34817918 \h </w:instrText>
            </w:r>
            <w:r w:rsidR="001F2F2B">
              <w:rPr>
                <w:noProof/>
                <w:webHidden/>
              </w:rPr>
            </w:r>
            <w:r w:rsidR="001F2F2B">
              <w:rPr>
                <w:noProof/>
                <w:webHidden/>
              </w:rPr>
              <w:fldChar w:fldCharType="separate"/>
            </w:r>
            <w:r w:rsidR="001F2F2B">
              <w:rPr>
                <w:noProof/>
                <w:webHidden/>
              </w:rPr>
              <w:t>34</w:t>
            </w:r>
            <w:r w:rsidR="001F2F2B">
              <w:rPr>
                <w:noProof/>
                <w:webHidden/>
              </w:rPr>
              <w:fldChar w:fldCharType="end"/>
            </w:r>
          </w:hyperlink>
        </w:p>
        <w:p w:rsidR="001F2F2B" w:rsidRDefault="006670CA">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9" w:history="1">
            <w:r w:rsidR="001F2F2B" w:rsidRPr="00B85BC2">
              <w:rPr>
                <w:rStyle w:val="Hyperlink"/>
                <w:b/>
                <w:noProof/>
              </w:rPr>
              <w:t>6.6</w:t>
            </w:r>
            <w:r w:rsidR="001F2F2B">
              <w:rPr>
                <w:rFonts w:asciiTheme="minorHAnsi" w:eastAsiaTheme="minorEastAsia" w:hAnsiTheme="minorHAnsi" w:cstheme="minorBidi"/>
                <w:noProof/>
                <w:sz w:val="24"/>
                <w:szCs w:val="24"/>
                <w:lang w:val="en-IN" w:eastAsia="zh-CN"/>
              </w:rPr>
              <w:tab/>
            </w:r>
            <w:r w:rsidR="001F2F2B" w:rsidRPr="00B85BC2">
              <w:rPr>
                <w:rStyle w:val="Hyperlink"/>
                <w:noProof/>
              </w:rPr>
              <w:t>Echinocandins</w:t>
            </w:r>
            <w:r w:rsidR="001F2F2B">
              <w:rPr>
                <w:noProof/>
                <w:webHidden/>
              </w:rPr>
              <w:tab/>
            </w:r>
            <w:r w:rsidR="001F2F2B">
              <w:rPr>
                <w:noProof/>
                <w:webHidden/>
              </w:rPr>
              <w:fldChar w:fldCharType="begin"/>
            </w:r>
            <w:r w:rsidR="001F2F2B">
              <w:rPr>
                <w:noProof/>
                <w:webHidden/>
              </w:rPr>
              <w:instrText xml:space="preserve"> PAGEREF _Toc34817919 \h </w:instrText>
            </w:r>
            <w:r w:rsidR="001F2F2B">
              <w:rPr>
                <w:noProof/>
                <w:webHidden/>
              </w:rPr>
            </w:r>
            <w:r w:rsidR="001F2F2B">
              <w:rPr>
                <w:noProof/>
                <w:webHidden/>
              </w:rPr>
              <w:fldChar w:fldCharType="separate"/>
            </w:r>
            <w:r w:rsidR="001F2F2B">
              <w:rPr>
                <w:noProof/>
                <w:webHidden/>
              </w:rPr>
              <w:t>35</w:t>
            </w:r>
            <w:r w:rsidR="001F2F2B">
              <w:rPr>
                <w:noProof/>
                <w:webHidden/>
              </w:rPr>
              <w:fldChar w:fldCharType="end"/>
            </w:r>
          </w:hyperlink>
        </w:p>
        <w:p w:rsidR="001F2F2B" w:rsidRDefault="006670CA">
          <w:pPr>
            <w:pStyle w:val="TOC3"/>
            <w:tabs>
              <w:tab w:val="right" w:leader="dot" w:pos="9350"/>
            </w:tabs>
            <w:rPr>
              <w:rFonts w:asciiTheme="minorHAnsi" w:eastAsiaTheme="minorEastAsia" w:hAnsiTheme="minorHAnsi" w:cstheme="minorBidi"/>
              <w:noProof/>
              <w:sz w:val="24"/>
              <w:szCs w:val="24"/>
              <w:lang w:val="en-IN" w:eastAsia="zh-CN"/>
            </w:rPr>
          </w:pPr>
          <w:hyperlink w:anchor="_Toc34817920" w:history="1">
            <w:r w:rsidR="001F2F2B" w:rsidRPr="00B85BC2">
              <w:rPr>
                <w:rStyle w:val="Hyperlink"/>
                <w:noProof/>
              </w:rPr>
              <w:t>Candida glabrata</w:t>
            </w:r>
            <w:r w:rsidR="001F2F2B">
              <w:rPr>
                <w:noProof/>
                <w:webHidden/>
              </w:rPr>
              <w:tab/>
            </w:r>
            <w:r w:rsidR="001F2F2B">
              <w:rPr>
                <w:noProof/>
                <w:webHidden/>
              </w:rPr>
              <w:fldChar w:fldCharType="begin"/>
            </w:r>
            <w:r w:rsidR="001F2F2B">
              <w:rPr>
                <w:noProof/>
                <w:webHidden/>
              </w:rPr>
              <w:instrText xml:space="preserve"> PAGEREF _Toc34817920 \h </w:instrText>
            </w:r>
            <w:r w:rsidR="001F2F2B">
              <w:rPr>
                <w:noProof/>
                <w:webHidden/>
              </w:rPr>
            </w:r>
            <w:r w:rsidR="001F2F2B">
              <w:rPr>
                <w:noProof/>
                <w:webHidden/>
              </w:rPr>
              <w:fldChar w:fldCharType="separate"/>
            </w:r>
            <w:r w:rsidR="001F2F2B">
              <w:rPr>
                <w:noProof/>
                <w:webHidden/>
              </w:rPr>
              <w:t>37</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1" w:history="1">
            <w:r w:rsidR="001F2F2B" w:rsidRPr="00B85BC2">
              <w:rPr>
                <w:rStyle w:val="Hyperlink"/>
                <w:noProof/>
              </w:rPr>
              <w:t>Chapter 1: Integration of genomics data to infer stability in C glabrata</w:t>
            </w:r>
            <w:r w:rsidR="001F2F2B">
              <w:rPr>
                <w:noProof/>
                <w:webHidden/>
              </w:rPr>
              <w:tab/>
            </w:r>
            <w:r w:rsidR="001F2F2B">
              <w:rPr>
                <w:noProof/>
                <w:webHidden/>
              </w:rPr>
              <w:fldChar w:fldCharType="begin"/>
            </w:r>
            <w:r w:rsidR="001F2F2B">
              <w:rPr>
                <w:noProof/>
                <w:webHidden/>
              </w:rPr>
              <w:instrText xml:space="preserve"> PAGEREF _Toc34817921 \h </w:instrText>
            </w:r>
            <w:r w:rsidR="001F2F2B">
              <w:rPr>
                <w:noProof/>
                <w:webHidden/>
              </w:rPr>
            </w:r>
            <w:r w:rsidR="001F2F2B">
              <w:rPr>
                <w:noProof/>
                <w:webHidden/>
              </w:rPr>
              <w:fldChar w:fldCharType="separate"/>
            </w:r>
            <w:r w:rsidR="001F2F2B">
              <w:rPr>
                <w:noProof/>
                <w:webHidden/>
              </w:rPr>
              <w:t>38</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2" w:history="1">
            <w:r w:rsidR="001F2F2B" w:rsidRPr="00B85BC2">
              <w:rPr>
                <w:rStyle w:val="Hyperlink"/>
                <w:noProof/>
              </w:rPr>
              <w:t>Chapter 2: Multiple stress responses by C glabrata</w:t>
            </w:r>
            <w:r w:rsidR="001F2F2B">
              <w:rPr>
                <w:noProof/>
                <w:webHidden/>
              </w:rPr>
              <w:tab/>
            </w:r>
            <w:r w:rsidR="001F2F2B">
              <w:rPr>
                <w:noProof/>
                <w:webHidden/>
              </w:rPr>
              <w:fldChar w:fldCharType="begin"/>
            </w:r>
            <w:r w:rsidR="001F2F2B">
              <w:rPr>
                <w:noProof/>
                <w:webHidden/>
              </w:rPr>
              <w:instrText xml:space="preserve"> PAGEREF _Toc34817922 \h </w:instrText>
            </w:r>
            <w:r w:rsidR="001F2F2B">
              <w:rPr>
                <w:noProof/>
                <w:webHidden/>
              </w:rPr>
            </w:r>
            <w:r w:rsidR="001F2F2B">
              <w:rPr>
                <w:noProof/>
                <w:webHidden/>
              </w:rPr>
              <w:fldChar w:fldCharType="separate"/>
            </w:r>
            <w:r w:rsidR="001F2F2B">
              <w:rPr>
                <w:noProof/>
                <w:webHidden/>
              </w:rPr>
              <w:t>38</w:t>
            </w:r>
            <w:r w:rsidR="001F2F2B">
              <w:rPr>
                <w:noProof/>
                <w:webHidden/>
              </w:rPr>
              <w:fldChar w:fldCharType="end"/>
            </w:r>
          </w:hyperlink>
        </w:p>
        <w:p w:rsidR="001F2F2B" w:rsidRDefault="006670CA">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3" w:history="1">
            <w:r w:rsidR="001F2F2B" w:rsidRPr="00B85BC2">
              <w:rPr>
                <w:rStyle w:val="Hyperlink"/>
                <w:noProof/>
              </w:rPr>
              <w:t>Chapter 3: Heat stress response in pathogenic fungi</w:t>
            </w:r>
            <w:r w:rsidR="001F2F2B">
              <w:rPr>
                <w:noProof/>
                <w:webHidden/>
              </w:rPr>
              <w:tab/>
            </w:r>
            <w:r w:rsidR="001F2F2B">
              <w:rPr>
                <w:noProof/>
                <w:webHidden/>
              </w:rPr>
              <w:fldChar w:fldCharType="begin"/>
            </w:r>
            <w:r w:rsidR="001F2F2B">
              <w:rPr>
                <w:noProof/>
                <w:webHidden/>
              </w:rPr>
              <w:instrText xml:space="preserve"> PAGEREF _Toc34817923 \h </w:instrText>
            </w:r>
            <w:r w:rsidR="001F2F2B">
              <w:rPr>
                <w:noProof/>
                <w:webHidden/>
              </w:rPr>
            </w:r>
            <w:r w:rsidR="001F2F2B">
              <w:rPr>
                <w:noProof/>
                <w:webHidden/>
              </w:rPr>
              <w:fldChar w:fldCharType="separate"/>
            </w:r>
            <w:r w:rsidR="001F2F2B">
              <w:rPr>
                <w:noProof/>
                <w:webHidden/>
              </w:rPr>
              <w:t>38</w:t>
            </w:r>
            <w:r w:rsidR="001F2F2B">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817883"/>
      <w:r>
        <w:lastRenderedPageBreak/>
        <w:t>Title:</w:t>
      </w:r>
      <w:bookmarkEnd w:id="0"/>
      <w:r>
        <w:t xml:space="preserve"> </w:t>
      </w:r>
    </w:p>
    <w:p w:rsidR="00747BD6" w:rsidRDefault="00747BD6" w:rsidP="00F60D48">
      <w:pPr>
        <w:pStyle w:val="Style1"/>
        <w:spacing w:line="360" w:lineRule="auto"/>
      </w:pPr>
      <w:bookmarkStart w:id="1" w:name="_Toc34817884"/>
      <w:r>
        <w:t>Acknowledgements</w:t>
      </w:r>
      <w:bookmarkEnd w:id="1"/>
    </w:p>
    <w:p w:rsidR="00747BD6" w:rsidRDefault="00747BD6" w:rsidP="00F60D48">
      <w:pPr>
        <w:pStyle w:val="Style1"/>
        <w:spacing w:line="360" w:lineRule="auto"/>
      </w:pPr>
      <w:bookmarkStart w:id="2" w:name="_Toc34817885"/>
      <w:r>
        <w:t>Abstract</w:t>
      </w:r>
      <w:bookmarkEnd w:id="2"/>
    </w:p>
    <w:p w:rsidR="00747BD6" w:rsidRDefault="00747BD6" w:rsidP="00F60D48">
      <w:pPr>
        <w:pStyle w:val="Style1"/>
        <w:spacing w:line="360" w:lineRule="auto"/>
      </w:pPr>
      <w:bookmarkStart w:id="3" w:name="_Toc34817886"/>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817887"/>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817888"/>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817889"/>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817890"/>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4817891"/>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4817892"/>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4817893"/>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4817894"/>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817895"/>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4817896"/>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4817897"/>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4817898"/>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4817899"/>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4817900"/>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w:t>
      </w:r>
      <w:r w:rsidR="001B2E3B">
        <w:rPr>
          <w:color w:val="000000"/>
          <w:shd w:val="clear" w:color="auto" w:fill="FFFFFF"/>
          <w:lang w:val="en-IN" w:eastAsia="zh-CN"/>
        </w:rPr>
        <w:t>salient features of</w:t>
      </w:r>
      <w:r w:rsidR="008C4391">
        <w:rPr>
          <w:color w:val="000000"/>
          <w:shd w:val="clear" w:color="auto" w:fill="FFFFFF"/>
          <w:lang w:val="en-IN" w:eastAsia="zh-CN"/>
        </w:rPr>
        <w:t xml:space="preserve"> transcription</w:t>
      </w:r>
      <w:r w:rsidR="001B2E3B">
        <w:rPr>
          <w:color w:val="000000"/>
          <w:shd w:val="clear" w:color="auto" w:fill="FFFFFF"/>
          <w:lang w:val="en-IN" w:eastAsia="zh-CN"/>
        </w:rPr>
        <w:t xml:space="preserve">al response to </w:t>
      </w:r>
      <w:r w:rsidR="000A66E2">
        <w:rPr>
          <w:color w:val="000000"/>
          <w:shd w:val="clear" w:color="auto" w:fill="FFFFFF"/>
          <w:lang w:val="en-IN" w:eastAsia="zh-CN"/>
        </w:rPr>
        <w:t xml:space="preserve">different </w:t>
      </w:r>
      <w:r w:rsidR="001B2E3B">
        <w:rPr>
          <w:color w:val="000000"/>
          <w:shd w:val="clear" w:color="auto" w:fill="FFFFFF"/>
          <w:lang w:val="en-IN" w:eastAsia="zh-CN"/>
        </w:rPr>
        <w:t xml:space="preserve">stressed conditions </w:t>
      </w:r>
      <w:r w:rsidR="008C4391">
        <w:rPr>
          <w:color w:val="000000"/>
          <w:shd w:val="clear" w:color="auto" w:fill="FFFFFF"/>
          <w:lang w:val="en-IN" w:eastAsia="zh-CN"/>
        </w:rPr>
        <w:t xml:space="preserve">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435B77">
        <w:rPr>
          <w:color w:val="000000"/>
          <w:shd w:val="clear" w:color="auto" w:fill="FFFFFF"/>
          <w:lang w:val="en-IN" w:eastAsia="zh-CN"/>
        </w:rPr>
        <w:t>;</w:t>
      </w:r>
    </w:p>
    <w:p w:rsidR="00CB428F" w:rsidRDefault="00CB428F" w:rsidP="006B1514">
      <w:pPr>
        <w:pStyle w:val="Heading3"/>
        <w:rPr>
          <w:rStyle w:val="BookTitle"/>
          <w:b/>
          <w:bCs/>
          <w:i w:val="0"/>
          <w:iCs w:val="0"/>
          <w:sz w:val="28"/>
          <w:szCs w:val="28"/>
        </w:rPr>
      </w:pPr>
      <w:bookmarkStart w:id="22" w:name="_Toc34817901"/>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Default="00C268E1" w:rsidP="006B1514">
      <w:pPr>
        <w:pStyle w:val="Heading3"/>
      </w:pPr>
      <w:bookmarkStart w:id="23" w:name="_Toc34817902"/>
      <w:r w:rsidRPr="001816A5">
        <w:t xml:space="preserve">4.5.2. </w:t>
      </w:r>
      <w:r w:rsidR="00225E4E">
        <w:t xml:space="preserve"> </w:t>
      </w:r>
      <w:r w:rsidRPr="001816A5">
        <w:t>Oxidative stress</w:t>
      </w:r>
      <w:bookmarkEnd w:id="23"/>
    </w:p>
    <w:p w:rsidR="00334864" w:rsidRPr="00334864" w:rsidRDefault="00334864" w:rsidP="00334864"/>
    <w:p w:rsidR="00C268E1" w:rsidRDefault="00C268E1" w:rsidP="006B1514">
      <w:pPr>
        <w:pStyle w:val="Heading3"/>
      </w:pPr>
      <w:bookmarkStart w:id="24" w:name="_Toc34817903"/>
      <w:r w:rsidRPr="001816A5">
        <w:t xml:space="preserve">4.5.3. </w:t>
      </w:r>
      <w:r w:rsidR="00163EC5">
        <w:t xml:space="preserve"> </w:t>
      </w:r>
      <w:r w:rsidRPr="001816A5">
        <w:t>Osmotic stress</w:t>
      </w:r>
      <w:bookmarkEnd w:id="24"/>
    </w:p>
    <w:p w:rsidR="00334864" w:rsidRDefault="00334864" w:rsidP="00334864"/>
    <w:p w:rsidR="003D4938" w:rsidRPr="003D4938" w:rsidRDefault="003D4938" w:rsidP="003D4938">
      <w:pPr>
        <w:rPr>
          <w:lang w:val="en-IN" w:eastAsia="zh-CN"/>
        </w:rPr>
      </w:pPr>
      <w:r w:rsidRPr="003D4938">
        <w:rPr>
          <w:color w:val="000000"/>
          <w:shd w:val="clear" w:color="auto" w:fill="FFFFFF"/>
          <w:lang w:val="en-IN" w:eastAsia="zh-CN"/>
        </w:rPr>
        <w:t>The fact that osmoadaptation is easy to manage and mimic in a lab setting has aided in studies of fungal responses to osmotic stress both at the cellular and molecular level.</w:t>
      </w:r>
    </w:p>
    <w:p w:rsidR="003D4938" w:rsidRPr="003D4938" w:rsidRDefault="003D4938" w:rsidP="00334864">
      <w:pPr>
        <w:rPr>
          <w:lang w:val="en-IN"/>
        </w:rPr>
      </w:pPr>
      <w:bookmarkStart w:id="25" w:name="_GoBack"/>
      <w:bookmarkEnd w:id="25"/>
    </w:p>
    <w:p w:rsidR="00C268E1" w:rsidRDefault="00C268E1" w:rsidP="006B1514">
      <w:pPr>
        <w:pStyle w:val="Heading3"/>
      </w:pPr>
      <w:bookmarkStart w:id="26" w:name="_Toc34817904"/>
      <w:r w:rsidRPr="001816A5">
        <w:t>4.5.4.  pH</w:t>
      </w:r>
      <w:bookmarkEnd w:id="26"/>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 xml:space="preserve">A. </w:t>
      </w:r>
      <w:proofErr w:type="spellStart"/>
      <w:r w:rsidR="00351383" w:rsidRPr="00463D2F">
        <w:rPr>
          <w:i/>
          <w:iCs/>
        </w:rPr>
        <w:t>nidulans</w:t>
      </w:r>
      <w:proofErr w:type="spellEnd"/>
      <w:r w:rsidR="00351383">
        <w:t xml:space="preserve"> </w:t>
      </w:r>
      <w:r w:rsidR="00463D2F">
        <w:t xml:space="preserve">known to </w:t>
      </w:r>
      <w:r w:rsidR="00351383">
        <w:t>activat</w:t>
      </w:r>
      <w:r w:rsidR="00463D2F">
        <w:t>e</w:t>
      </w:r>
      <w:r w:rsidR="00351383">
        <w:t xml:space="preserve"> Rim/Pal pathway</w:t>
      </w:r>
      <w:r w:rsidR="004222D8">
        <w:t xml:space="preserve"> under the control of </w:t>
      </w:r>
      <w:proofErr w:type="spellStart"/>
      <w:r w:rsidR="004222D8">
        <w:t>PacC</w:t>
      </w:r>
      <w:proofErr w:type="spellEnd"/>
      <w:r w:rsidR="004222D8">
        <w:t>/Rim101 transcription factor</w:t>
      </w:r>
      <w:r w:rsidR="00351383">
        <w:t>.</w:t>
      </w:r>
      <w:r w:rsidR="00B81501">
        <w:t xml:space="preserve"> In addition to </w:t>
      </w:r>
      <w:proofErr w:type="spellStart"/>
      <w:r w:rsidR="00B81501">
        <w:t>PacC</w:t>
      </w:r>
      <w:proofErr w:type="spellEnd"/>
      <w:r w:rsidR="00B81501">
        <w:t>/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 xml:space="preserve">C. </w:t>
      </w:r>
      <w:r w:rsidR="00FA49B3" w:rsidRPr="00FA49B3">
        <w:rPr>
          <w:i/>
          <w:iCs/>
        </w:rPr>
        <w:lastRenderedPageBreak/>
        <w:t>glabrata</w:t>
      </w:r>
      <w:r w:rsidR="00FA49B3">
        <w:t xml:space="preserve"> </w:t>
      </w:r>
      <w:r w:rsidR="001C51E0">
        <w:fldChar w:fldCharType="begin" w:fldLock="1"/>
      </w:r>
      <w:r w:rsidR="003C6AB2">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eviously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7" w:name="_Toc34817905"/>
      <w:r w:rsidRPr="001816A5">
        <w:t xml:space="preserve">4.5.5. </w:t>
      </w:r>
      <w:r w:rsidR="00482E68">
        <w:t xml:space="preserve"> </w:t>
      </w:r>
      <w:r w:rsidRPr="001816A5">
        <w:t xml:space="preserve">Carbon </w:t>
      </w:r>
      <w:r w:rsidR="002113B1">
        <w:t xml:space="preserve">assimilation and </w:t>
      </w:r>
      <w:r w:rsidRPr="001816A5">
        <w:t>starvation</w:t>
      </w:r>
      <w:bookmarkEnd w:id="27"/>
    </w:p>
    <w:p w:rsidR="001546B6"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w:t>
      </w:r>
      <w:r w:rsidR="003A08FB">
        <w:t>flexibility in</w:t>
      </w:r>
      <w:r w:rsidR="00750CCE">
        <w:t xml:space="preserve"> carbon assimilation profiles </w:t>
      </w:r>
      <w:r w:rsidR="00EE5DC0">
        <w:t>depending upon</w:t>
      </w:r>
      <w:r w:rsidR="002113B1">
        <w:t xml:space="preserve"> their</w:t>
      </w:r>
      <w:r w:rsidR="00EE5DC0">
        <w:t xml:space="preserve"> </w:t>
      </w:r>
      <w:r w:rsidR="00F10F55">
        <w:t>surrounding</w:t>
      </w:r>
      <w:r w:rsidR="00EE5DC0">
        <w:t xml:space="preserve"> niches.</w:t>
      </w:r>
      <w:r w:rsidR="003A08FB">
        <w:t xml:space="preserve"> Flexibility in carbon assimilation is known to enhance pathogenicity and trigger immunogenicity o</w:t>
      </w:r>
      <w:r w:rsidR="00365116">
        <w:t>f pathogenic fungi</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rsidR="003A08FB">
        <w:t xml:space="preserve">. </w:t>
      </w:r>
      <w:r w:rsidR="00EE5DC0">
        <w:t xml:space="preserve">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w:t>
      </w:r>
      <w:r w:rsidR="002113B1">
        <w:t xml:space="preserve">show </w:t>
      </w:r>
      <w:proofErr w:type="spellStart"/>
      <w:r w:rsidR="00FD41ED">
        <w:t>auxotropy</w:t>
      </w:r>
      <w:proofErr w:type="spellEnd"/>
      <w:r w:rsidR="00FD41ED">
        <w:t xml:space="preserve"> for some amino acids</w:t>
      </w:r>
      <w:r w:rsidR="00316681">
        <w:t xml:space="preserve"> due to evolutionary loss of certain genes</w:t>
      </w:r>
      <w:r w:rsidR="00A82F04">
        <w:t xml:space="preserve"> </w:t>
      </w:r>
      <w:r w:rsidR="00A82F04">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mendeley":{"formattedCitation":"(Chew et al., 2019b)","plainTextFormattedCitation":"(Chew et al., 2019b)","previouslyFormattedCitation":"(Chew et al., 2019b)"},"properties":{"noteIndex":0},"schema":"https://github.com/citation-style-language/schema/raw/master/csl-citation.json"}</w:instrText>
      </w:r>
      <w:r w:rsidR="00A82F04">
        <w:fldChar w:fldCharType="separate"/>
      </w:r>
      <w:r w:rsidR="001B2E3B" w:rsidRPr="001B2E3B">
        <w:rPr>
          <w:noProof/>
        </w:rPr>
        <w:t>(Chew et al., 2019b)</w:t>
      </w:r>
      <w:r w:rsidR="00A82F04">
        <w:fldChar w:fldCharType="end"/>
      </w:r>
      <w:r w:rsidR="00316681">
        <w:t xml:space="preserve">. </w:t>
      </w:r>
      <w:r w:rsidR="00BC7C5E">
        <w:t xml:space="preserve">The </w:t>
      </w:r>
      <w:proofErr w:type="spellStart"/>
      <w:r w:rsidR="00BC7C5E">
        <w:t>auxotropy</w:t>
      </w:r>
      <w:proofErr w:type="spellEnd"/>
      <w:r w:rsidR="00BC7C5E">
        <w:t xml:space="preserve"> in </w:t>
      </w:r>
      <w:r w:rsidR="00BC7C5E" w:rsidRPr="00BC7C5E">
        <w:rPr>
          <w:i/>
          <w:iCs/>
        </w:rPr>
        <w:t>C. glabrata</w:t>
      </w:r>
      <w:r w:rsidR="00BC7C5E">
        <w:t xml:space="preserve"> is suspected to be evolved </w:t>
      </w:r>
      <w:r w:rsidR="003E1286">
        <w:t>in order to overcome specific host niches where these fungi</w:t>
      </w:r>
      <w:r w:rsidR="00BC7C5E">
        <w:t xml:space="preserve"> coloniz</w:t>
      </w:r>
      <w:r w:rsidR="003E1286">
        <w:t xml:space="preserve">e. </w:t>
      </w:r>
    </w:p>
    <w:p w:rsidR="000104C0" w:rsidRDefault="00694F9E" w:rsidP="00E60F86">
      <w:pPr>
        <w:spacing w:line="360" w:lineRule="auto"/>
        <w:jc w:val="both"/>
      </w:pPr>
      <w:r>
        <w:t xml:space="preserve">Pathogenic fungi </w:t>
      </w:r>
      <w:r w:rsidR="00D667CC">
        <w:t>display</w:t>
      </w:r>
      <w:r>
        <w:t xml:space="preserve"> transcriptional rewiring </w:t>
      </w:r>
      <w:r w:rsidR="00D667CC">
        <w:t>in</w:t>
      </w:r>
      <w:r>
        <w:t xml:space="preserve"> many alternate carbon assimilation pathways </w:t>
      </w:r>
      <w:r w:rsidR="008C2509">
        <w:t xml:space="preserve">further linking </w:t>
      </w:r>
      <w:r w:rsidR="00D667CC">
        <w:t xml:space="preserve">with virulence, </w:t>
      </w:r>
      <w:r>
        <w:t xml:space="preserve">when compared to model yeast. </w:t>
      </w:r>
      <w:r w:rsidR="00947156">
        <w:t xml:space="preserve">For instance, Gal4 activates galactose utilization genes </w:t>
      </w:r>
      <w:r w:rsidR="00C1698B">
        <w:t>in yeast</w:t>
      </w:r>
      <w:r w:rsidR="00947156">
        <w:t xml:space="preserve"> but in </w:t>
      </w:r>
      <w:r w:rsidR="00947156" w:rsidRPr="006054E2">
        <w:rPr>
          <w:i/>
          <w:iCs/>
        </w:rPr>
        <w:t>C. albicans</w:t>
      </w:r>
      <w:r w:rsidR="00947156">
        <w:t xml:space="preserve"> it maintains homeostasis between respiration and fermentation in carbon-source dependent manner highlighting </w:t>
      </w:r>
      <w:r w:rsidR="00D02993">
        <w:t xml:space="preserve">importance of galactose </w:t>
      </w:r>
      <w:r w:rsidR="00053BB0">
        <w:t xml:space="preserve">for pathogenic fungal growth </w:t>
      </w:r>
      <w:r w:rsidR="008C2509">
        <w:t>e</w:t>
      </w:r>
      <w:r w:rsidR="00053BB0">
        <w:t>specially in lactating mothers</w:t>
      </w:r>
      <w:r w:rsidR="003C6AB2">
        <w:t xml:space="preserve"> </w:t>
      </w:r>
      <w:r w:rsidR="003C6AB2">
        <w:fldChar w:fldCharType="begin" w:fldLock="1"/>
      </w:r>
      <w:r w:rsidR="00A82F04">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Ene et al., 2014; Sandai et al., 2019)","plainTextFormattedCitation":"(Ene et al., 2014; Sandai et al., 2019)","previouslyFormattedCitation":"(Ene et al., 2014; Sandai et al., 2019)"},"properties":{"noteIndex":0},"schema":"https://github.com/citation-style-language/schema/raw/master/csl-citation.json"}</w:instrText>
      </w:r>
      <w:r w:rsidR="003C6AB2">
        <w:fldChar w:fldCharType="separate"/>
      </w:r>
      <w:r w:rsidR="003C6AB2" w:rsidRPr="003C6AB2">
        <w:rPr>
          <w:noProof/>
        </w:rPr>
        <w:t>(Ene et al., 2014; Sandai et al., 2019)</w:t>
      </w:r>
      <w:r w:rsidR="003C6AB2">
        <w:fldChar w:fldCharType="end"/>
      </w:r>
      <w:r w:rsidR="00053BB0">
        <w:t>.</w:t>
      </w:r>
      <w:r w:rsidR="00D71DE9">
        <w:t xml:space="preserve"> </w:t>
      </w:r>
      <w:r w:rsidR="00DB52C0">
        <w:t>Glycolysis is regulated by Gcr1, Gcr2 in</w:t>
      </w:r>
      <w:r w:rsidR="00DB52C0" w:rsidRPr="00DB52C0">
        <w:rPr>
          <w:i/>
          <w:iCs/>
        </w:rPr>
        <w:t xml:space="preserve"> S. cerevisiae</w:t>
      </w:r>
      <w:r w:rsidR="00DB52C0">
        <w:t xml:space="preserve"> while in </w:t>
      </w:r>
      <w:r w:rsidR="00DB52C0" w:rsidRPr="00DB52C0">
        <w:rPr>
          <w:i/>
          <w:iCs/>
        </w:rPr>
        <w:t>C. albicans</w:t>
      </w:r>
      <w:r w:rsidR="00DB52C0">
        <w:t xml:space="preserve"> it </w:t>
      </w:r>
      <w:r w:rsidR="00986707">
        <w:t xml:space="preserve">is </w:t>
      </w:r>
      <w:r w:rsidR="00DB52C0">
        <w:t>regulated by Tye7</w:t>
      </w:r>
      <w:r w:rsidR="003C6AB2">
        <w:t xml:space="preserv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Tye7 mutant strains show growth defects on fermentable carbon source and attenuated infection in Galleria model, suggesting importance of Tye7 in Candida </w:t>
      </w:r>
      <w:r w:rsidR="003C6AB2">
        <w:t xml:space="preserve">virulenc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w:t>
      </w:r>
      <w:r w:rsidR="00D71DE9">
        <w:t xml:space="preserve">Changes in carbon source for example galactose exposed </w:t>
      </w:r>
      <w:r w:rsidR="00D71DE9" w:rsidRPr="005C5DED">
        <w:rPr>
          <w:i/>
          <w:iCs/>
        </w:rPr>
        <w:t>C. albicans</w:t>
      </w:r>
      <w:r w:rsidR="00D71DE9">
        <w:rPr>
          <w:i/>
          <w:iCs/>
        </w:rPr>
        <w:t xml:space="preserve"> </w:t>
      </w:r>
      <w:r w:rsidR="00D71DE9">
        <w:t xml:space="preserve">or </w:t>
      </w:r>
      <w:r w:rsidR="00D71DE9" w:rsidRPr="001D5A4D">
        <w:rPr>
          <w:i/>
          <w:iCs/>
        </w:rPr>
        <w:t>C. glabrata</w:t>
      </w:r>
      <w:r w:rsidR="00D71DE9">
        <w:t xml:space="preserve"> growing in glycerol shows cell wall remodeling affecting adherence, biofilm formation, stress and resistance to drug. Further changes in cell wall architecture have huge impact on recognition of these pathogenic species by host immune system</w:t>
      </w:r>
      <w:r w:rsidR="00D5656D">
        <w:t xml:space="preserve"> </w:t>
      </w:r>
      <w:r w:rsidR="00D5656D">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Chew et al., 2019b; Sandai et al., 2019)","plainTextFormattedCitation":"(Chew et al., 2019b; Sandai et al., 2019)","previouslyFormattedCitation":"(Chew et al., 2019b; Sandai et al., 2019)"},"properties":{"noteIndex":0},"schema":"https://github.com/citation-style-language/schema/raw/master/csl-citation.json"}</w:instrText>
      </w:r>
      <w:r w:rsidR="00D5656D">
        <w:fldChar w:fldCharType="separate"/>
      </w:r>
      <w:r w:rsidR="001B2E3B" w:rsidRPr="001B2E3B">
        <w:rPr>
          <w:noProof/>
        </w:rPr>
        <w:t>(Chew et al., 2019b; Sandai et al., 2019)</w:t>
      </w:r>
      <w:r w:rsidR="00D5656D">
        <w:fldChar w:fldCharType="end"/>
      </w:r>
      <w:r w:rsidR="00D71DE9">
        <w:t xml:space="preserve">. </w:t>
      </w:r>
    </w:p>
    <w:p w:rsidR="00911FA9" w:rsidRPr="00F642C2" w:rsidRDefault="00C25D0E" w:rsidP="00F642C2">
      <w:pPr>
        <w:spacing w:line="360" w:lineRule="auto"/>
        <w:jc w:val="both"/>
      </w:pPr>
      <w:r>
        <w:t xml:space="preserve">Carbon starvation is a stress which commences when the quality and quantity of glucose or carbon (the energy source) diminishes from the surrounding arresting </w:t>
      </w:r>
      <w:r w:rsidR="00194764">
        <w:t>efficient vegetative</w:t>
      </w:r>
      <w:r>
        <w:t xml:space="preserve"> growth. </w:t>
      </w:r>
      <w:r w:rsidR="008D49FC">
        <w:t xml:space="preserve">Carbon deprived conditions are usually experienced by pathogenic fungi upon phagocytic engulfment. </w:t>
      </w:r>
      <w:r w:rsidR="00B5375A">
        <w:t>Starvation causes</w:t>
      </w:r>
      <w:r w:rsidR="00113A9A">
        <w:t xml:space="preserve"> alteration in </w:t>
      </w:r>
      <w:r w:rsidR="00B5375A">
        <w:t xml:space="preserve">cellular </w:t>
      </w:r>
      <w:r w:rsidR="00113A9A">
        <w:t>morphology, physiology</w:t>
      </w:r>
      <w:r w:rsidR="00B5375A">
        <w:t xml:space="preserve">, </w:t>
      </w:r>
      <w:r w:rsidR="00113A9A">
        <w:t>induction of programmed cell death i.e. apoptosis</w:t>
      </w:r>
      <w:r w:rsidR="0078085C">
        <w:t>, autophagy</w:t>
      </w:r>
      <w:r w:rsidR="00113A9A">
        <w:t xml:space="preserve"> and production of secondary metabolism</w:t>
      </w:r>
      <w:r w:rsidR="00F545AA">
        <w:t xml:space="preserve"> </w:t>
      </w:r>
      <w:r w:rsidR="00F545AA">
        <w:fldChar w:fldCharType="begin" w:fldLock="1"/>
      </w:r>
      <w:r w:rsidR="00685114">
        <w:instrText>ADDIN CSL_CITATION {"citationItems":[{"id":"ITEM-1","itemData":{"DOI":"10.1099/mic.0.062935-0","ISSN":"13500872","abstract":"Carbon starvation is a common stress for micro-organisms both in nature and in industry. The carbon starvation stress response (CSSR) involves the regulation of several important processes including programmed cell death and reproduction of fungi, secondary metabolite production and extracellular hydrolase formation. To gain insight into the physiological events of CSSR, DNA microarray analyses supplemented with real-time RT-PCR (rRT-PCR) experiments on 99 selected genes were performed. These data demonstrated that carbon starvation induced very complex changes in the transcriptome. Several genes contributing to protein synthesis were upregulated together with genes involved in the unfolded protein stress response. The balance between biosynthesis and degradation moved towards degradation in the case of cell wall, carbohydrate, lipid and nitrogen metabolism, which was accompanied by the production of several hydrolytic enzymes and the induction of macroautophagy. These processes provide the cultures with longterm survival by liberating nutrients through degradation of the cell constituents. The induced synthesis of secondary metabolites, antifungal enzymes and proteins as well as bacterial cell walldegrading enzymes demonstrated that carbon-starving fungi should have marked effects on the micro-organisms in their surroundings. Due to the increased production of extracellular and vacuolar enzymes during carbon starvation, the importance of the endoplasmic reticulum increased considerably. © 2013 SGM.","author":[{"dropping-particle":"","family":"Szilágyi","given":"Melinda","non-dropping-particle":"","parse-names":false,"suffix":""},{"dropping-particle":"","family":"Miskei","given":"Márton","non-dropping-particle":"","parse-names":false,"suffix":""},{"dropping-particle":"","family":"Karányi","given":"Zsolt","non-dropping-particle":"","parse-names":false,"suffix":""},{"dropping-particle":"","family":"Lenkey","given":"Béla","non-dropping-particle":"","parse-names":false,"suffix":""},{"dropping-particle":"","family":"Pócsi","given":"István","non-dropping-particle":"","parse-names":false,"suffix":""},{"dropping-particle":"","family":"Emri","given":"Tamás","non-dropping-particle":"","parse-names":false,"suffix":""}],"container-title":"Microbiology (United Kingdom)","id":"ITEM-1","issue":"1","issued":{"date-parts":[["2013","1","1"]]},"page":"176-190","publisher":"Microbiology Society","title":"Transcriptome changes initiated by carbon starvation in Aspergillus nidulans","type":"article-journal","volume":"159"},"uris":["http://www.mendeley.com/documents/?uuid=dfb95c51-7144-339b-a1a5-103c3d6e456d"]}],"mendeley":{"formattedCitation":"(Szilágyi et al., 2013)","plainTextFormattedCitation":"(Szilágyi et al., 2013)","previouslyFormattedCitation":"(Szilágyi et al., 2013)"},"properties":{"noteIndex":0},"schema":"https://github.com/citation-style-language/schema/raw/master/csl-citation.json"}</w:instrText>
      </w:r>
      <w:r w:rsidR="00F545AA">
        <w:fldChar w:fldCharType="separate"/>
      </w:r>
      <w:r w:rsidR="00F545AA" w:rsidRPr="00F545AA">
        <w:rPr>
          <w:noProof/>
        </w:rPr>
        <w:t>(Szilágyi et al., 2013)</w:t>
      </w:r>
      <w:r w:rsidR="00F545AA">
        <w:fldChar w:fldCharType="end"/>
      </w:r>
      <w:r w:rsidR="00113A9A">
        <w:t xml:space="preserve">. </w:t>
      </w:r>
      <w:r w:rsidR="00B5375A">
        <w:t xml:space="preserve"> </w:t>
      </w:r>
      <w:r w:rsidR="00FF66CD">
        <w:t xml:space="preserve">Autophagy helps </w:t>
      </w:r>
      <w:r w:rsidR="00FF66CD" w:rsidRPr="00FF66CD">
        <w:rPr>
          <w:i/>
          <w:iCs/>
        </w:rPr>
        <w:t>C. glabrata</w:t>
      </w:r>
      <w:r w:rsidR="00FF66CD">
        <w:t xml:space="preserve"> cells overcoming transient </w:t>
      </w:r>
      <w:r w:rsidR="00052F9F">
        <w:t>nutrient</w:t>
      </w:r>
      <w:r w:rsidR="00FF66CD">
        <w:t xml:space="preserve"> deprivation during phagocytosis</w:t>
      </w:r>
      <w:r w:rsidR="00D37858">
        <w:t xml:space="preserve"> </w:t>
      </w:r>
      <w:r w:rsidR="00D37858">
        <w:lastRenderedPageBreak/>
        <w:t>further establishing successful dissemination</w:t>
      </w:r>
      <w:r w:rsidR="00D37858">
        <w:t xml:space="preserve">, since deletion of ATG11, ATG17 shows susceptibility to macrophage killing </w:t>
      </w:r>
      <w:r w:rsidR="001B2E3B">
        <w:fldChar w:fldCharType="begin" w:fldLock="1"/>
      </w:r>
      <w:r w:rsidR="00086273">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1B2E3B">
        <w:fldChar w:fldCharType="separate"/>
      </w:r>
      <w:r w:rsidR="001B2E3B" w:rsidRPr="001B2E3B">
        <w:rPr>
          <w:noProof/>
        </w:rPr>
        <w:t>(Chew et al., 2019a)</w:t>
      </w:r>
      <w:r w:rsidR="001B2E3B">
        <w:fldChar w:fldCharType="end"/>
      </w:r>
      <w:r w:rsidR="00FF66CD">
        <w:t xml:space="preserve">. </w:t>
      </w:r>
      <w:r w:rsidR="00BF2532">
        <w:t xml:space="preserve">Stark difference exists between yeast and pathogenic fungi, </w:t>
      </w:r>
      <w:r w:rsidR="006116CF" w:rsidRPr="00E063FD">
        <w:rPr>
          <w:i/>
          <w:iCs/>
        </w:rPr>
        <w:t>S. cerevisiae</w:t>
      </w:r>
      <w:r w:rsidR="006116CF">
        <w:t xml:space="preserve"> induce</w:t>
      </w:r>
      <w:r w:rsidR="00BF2532">
        <w:t>s central</w:t>
      </w:r>
      <w:r w:rsidR="006116CF">
        <w:t xml:space="preserve"> carbon metabolism genes in low glucose levels</w:t>
      </w:r>
      <w:r w:rsidR="00B5375A">
        <w:t xml:space="preserve"> however </w:t>
      </w:r>
      <w:r w:rsidR="006116CF" w:rsidRPr="00E063FD">
        <w:rPr>
          <w:i/>
          <w:iCs/>
        </w:rPr>
        <w:t>C. albicans</w:t>
      </w:r>
      <w:r w:rsidR="006116CF">
        <w:t xml:space="preserve"> show induced levels of stress response genes </w:t>
      </w:r>
      <w:r w:rsidR="00B5375A">
        <w:t xml:space="preserve">in addition to </w:t>
      </w:r>
      <w:r w:rsidR="00B5375A">
        <w:t>carbon metabolism</w:t>
      </w:r>
      <w:r w:rsidR="00BF2532">
        <w:t xml:space="preserve">. This helps </w:t>
      </w:r>
      <w:r w:rsidR="00BF2532" w:rsidRPr="00975126">
        <w:rPr>
          <w:i/>
          <w:iCs/>
        </w:rPr>
        <w:t>C. albicans</w:t>
      </w:r>
      <w:r w:rsidR="006116CF">
        <w:t xml:space="preserve"> fit to survive in hosts where </w:t>
      </w:r>
      <w:r w:rsidR="00733B5F">
        <w:t xml:space="preserve">blood </w:t>
      </w:r>
      <w:r w:rsidR="006116CF">
        <w:t xml:space="preserve">glucose levels </w:t>
      </w:r>
      <w:r w:rsidR="00BF2532">
        <w:t xml:space="preserve">are low </w:t>
      </w:r>
      <w:r w:rsidR="004B213B">
        <w:t>(</w:t>
      </w:r>
      <w:r w:rsidR="006116CF">
        <w:t>about 3 to 5 mM</w:t>
      </w:r>
      <w:r w:rsidR="004B213B">
        <w:t>)</w:t>
      </w:r>
      <w:r w:rsidR="00BF2532">
        <w:t>, and in easy dissemination in individuals with diabetes</w:t>
      </w:r>
      <w:r w:rsidR="00685114">
        <w:t xml:space="preserve"> </w:t>
      </w:r>
      <w:r w:rsidR="00685114">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685114">
        <w:fldChar w:fldCharType="separate"/>
      </w:r>
      <w:r w:rsidR="00685114" w:rsidRPr="00685114">
        <w:rPr>
          <w:noProof/>
        </w:rPr>
        <w:t>(Rodaki et al., 2009)</w:t>
      </w:r>
      <w:r w:rsidR="00685114">
        <w:fldChar w:fldCharType="end"/>
      </w:r>
      <w:r w:rsidR="00E063FD">
        <w:t xml:space="preserve">. </w:t>
      </w:r>
      <w:r w:rsidR="00A03AB2" w:rsidRPr="00A03AB2">
        <w:t>A</w:t>
      </w:r>
      <w:r w:rsidR="00A1652A">
        <w:t>dditionally,</w:t>
      </w:r>
      <w:r w:rsidR="00A03AB2">
        <w:rPr>
          <w:i/>
          <w:iCs/>
        </w:rPr>
        <w:t xml:space="preserve"> </w:t>
      </w:r>
      <w:r w:rsidR="00284A36" w:rsidRPr="00B6376E">
        <w:rPr>
          <w:i/>
          <w:iCs/>
        </w:rPr>
        <w:t>C. albicans</w:t>
      </w:r>
      <w:r w:rsidR="00284A36">
        <w:t xml:space="preserve"> and </w:t>
      </w:r>
      <w:r w:rsidR="00284A36" w:rsidRPr="00B6376E">
        <w:rPr>
          <w:i/>
          <w:iCs/>
        </w:rPr>
        <w:t>C. glabrata</w:t>
      </w:r>
      <w:r w:rsidR="00284A36">
        <w:t xml:space="preserve"> </w:t>
      </w:r>
      <w:r w:rsidR="0070605E">
        <w:t>pre-exposed to</w:t>
      </w:r>
      <w:r w:rsidR="00284A36">
        <w:t xml:space="preserve"> carbon starvation </w:t>
      </w:r>
      <w:r w:rsidR="00B6376E">
        <w:t>enhances resistance against</w:t>
      </w:r>
      <w:r w:rsidR="00194764">
        <w:t xml:space="preserve"> </w:t>
      </w:r>
      <w:r w:rsidR="00B6376E">
        <w:t>oxidative stress</w:t>
      </w:r>
      <w:r w:rsidR="006D376A">
        <w:t xml:space="preserve"> and azole drugs</w:t>
      </w:r>
      <w:r w:rsidR="00A03AB2">
        <w:t xml:space="preserve"> probably mediated by Hog</w:t>
      </w:r>
      <w:r w:rsidR="00571C7A">
        <w:t>1</w:t>
      </w:r>
      <w:r w:rsidR="00A03AB2">
        <w:t xml:space="preserve"> and Cap</w:t>
      </w:r>
      <w:r w:rsidR="00571C7A">
        <w:t>1</w:t>
      </w:r>
      <w:r w:rsidR="00325A67">
        <w:t xml:space="preserve"> </w:t>
      </w:r>
      <w:r w:rsidR="00325A67">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325A67">
        <w:fldChar w:fldCharType="separate"/>
      </w:r>
      <w:r w:rsidR="00325A67" w:rsidRPr="00685114">
        <w:rPr>
          <w:noProof/>
        </w:rPr>
        <w:t>(Rodaki et al., 2009)</w:t>
      </w:r>
      <w:r w:rsidR="00325A67">
        <w:fldChar w:fldCharType="end"/>
      </w:r>
      <w:r w:rsidR="00325A67">
        <w:t>.</w:t>
      </w:r>
      <w:r w:rsidR="006D376A">
        <w:t xml:space="preserve"> </w:t>
      </w:r>
      <w:r w:rsidR="00E60F86">
        <w:t xml:space="preserve">Although little is known about transcription and post translational regulation about carbon metabolism in </w:t>
      </w:r>
      <w:r w:rsidR="00E60F86" w:rsidRPr="00E60F86">
        <w:rPr>
          <w:i/>
          <w:iCs/>
        </w:rPr>
        <w:t>C. glabrata</w:t>
      </w:r>
      <w:r w:rsidR="00086273">
        <w:rPr>
          <w:i/>
          <w:iCs/>
        </w:rPr>
        <w:t xml:space="preserve"> </w:t>
      </w:r>
      <w:r w:rsidR="00086273">
        <w:rPr>
          <w:i/>
          <w:iCs/>
        </w:rPr>
        <w:fldChar w:fldCharType="begin" w:fldLock="1"/>
      </w:r>
      <w:r w:rsidR="00086273">
        <w:rPr>
          <w:i/>
          <w:iCs/>
        </w:rPr>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operties":{"noteIndex":0},"schema":"https://github.com/citation-style-language/schema/raw/master/csl-citation.json"}</w:instrText>
      </w:r>
      <w:r w:rsidR="00086273">
        <w:rPr>
          <w:i/>
          <w:iCs/>
        </w:rPr>
        <w:fldChar w:fldCharType="separate"/>
      </w:r>
      <w:r w:rsidR="00086273" w:rsidRPr="00086273">
        <w:rPr>
          <w:iCs/>
          <w:noProof/>
        </w:rPr>
        <w:t>(Chew et al., 2019a)</w:t>
      </w:r>
      <w:r w:rsidR="00086273">
        <w:rPr>
          <w:i/>
          <w:iCs/>
        </w:rPr>
        <w:fldChar w:fldCharType="end"/>
      </w:r>
      <w:r w:rsidR="00E60F86">
        <w:t>, together</w:t>
      </w:r>
      <w:r w:rsidR="00E60F86">
        <w:t xml:space="preserve"> these results </w:t>
      </w:r>
      <w:r w:rsidR="00086273">
        <w:t xml:space="preserve">from different studies </w:t>
      </w:r>
      <w:r w:rsidR="00E60F86">
        <w:t xml:space="preserve">suggest that alteration in carbon source have huge impact on host-pathogen interaction, enhanced virulence and resistance to antifungal drugs.  </w:t>
      </w:r>
    </w:p>
    <w:p w:rsidR="00AC7FB8" w:rsidRPr="00EC4833" w:rsidRDefault="00D758B8" w:rsidP="0085050B">
      <w:pPr>
        <w:pStyle w:val="Style2"/>
        <w:numPr>
          <w:ilvl w:val="0"/>
          <w:numId w:val="23"/>
        </w:numPr>
        <w:rPr>
          <w:rStyle w:val="Strong"/>
        </w:rPr>
      </w:pPr>
      <w:bookmarkStart w:id="28" w:name="_Toc3481790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4817907"/>
      <w:r w:rsidRPr="00C825B9">
        <w:rPr>
          <w:rStyle w:val="Strong"/>
          <w:rFonts w:ascii="Bangla MN" w:eastAsia="Calibri" w:hAnsi="Bangla MN"/>
          <w:b w:val="0"/>
          <w:color w:val="1F3864" w:themeColor="accent1" w:themeShade="80"/>
          <w:sz w:val="28"/>
          <w:szCs w:val="24"/>
        </w:rPr>
        <w:lastRenderedPageBreak/>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 xml:space="preserve">hagocytosed cells are used as immune </w:t>
      </w:r>
      <w:r w:rsidR="002600A1">
        <w:rPr>
          <w:rFonts w:asciiTheme="minorBidi" w:eastAsia="Calibri" w:hAnsiTheme="minorBidi"/>
        </w:rPr>
        <w:lastRenderedPageBreak/>
        <w:t>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4817908"/>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w:t>
      </w:r>
      <w:r w:rsidR="00BE63D9">
        <w:rPr>
          <w:rFonts w:asciiTheme="minorBidi" w:eastAsia="Calibri" w:hAnsiTheme="minorBidi"/>
        </w:rPr>
        <w:lastRenderedPageBreak/>
        <w:t xml:space="preserve">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w:t>
      </w:r>
      <w:r w:rsidR="0079296D">
        <w:rPr>
          <w:rFonts w:asciiTheme="minorBidi" w:eastAsia="Calibri" w:hAnsiTheme="minorBidi"/>
        </w:rPr>
        <w:lastRenderedPageBreak/>
        <w:t>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4817909"/>
      <w:r w:rsidRPr="00FD3EC6">
        <w:rPr>
          <w:rStyle w:val="Strong"/>
          <w:rFonts w:ascii="Bangla MN" w:eastAsia="Calibri" w:hAnsi="Bangla MN"/>
          <w:b w:val="0"/>
          <w:color w:val="1F3864" w:themeColor="accent1" w:themeShade="80"/>
          <w:sz w:val="28"/>
          <w:szCs w:val="24"/>
        </w:rPr>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lastRenderedPageBreak/>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4817910"/>
      <w:r w:rsidRPr="00050E01">
        <w:rPr>
          <w:rStyle w:val="Strong"/>
          <w:rFonts w:ascii="Bangla MN" w:eastAsia="Calibri" w:hAnsi="Bangla MN"/>
          <w:b w:val="0"/>
          <w:color w:val="1F3864" w:themeColor="accent1" w:themeShade="80"/>
          <w:sz w:val="28"/>
          <w:szCs w:val="24"/>
        </w:rPr>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4817911"/>
      <w:r w:rsidRPr="00FD3EC6">
        <w:rPr>
          <w:rStyle w:val="Strong"/>
          <w:rFonts w:ascii="Bangla MN" w:eastAsia="Calibri" w:hAnsi="Bangla MN"/>
          <w:b w:val="0"/>
          <w:color w:val="1F3864" w:themeColor="accent1" w:themeShade="80"/>
          <w:sz w:val="28"/>
          <w:szCs w:val="24"/>
        </w:rPr>
        <w:lastRenderedPageBreak/>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 xml:space="preserve">Based on the receptors present on the surface </w:t>
      </w:r>
      <w:r w:rsidR="0081355F">
        <w:rPr>
          <w:rFonts w:asciiTheme="minorBidi" w:eastAsia="Calibri" w:hAnsiTheme="minorBidi"/>
        </w:rPr>
        <w:lastRenderedPageBreak/>
        <w:t>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4817912"/>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817913"/>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4817914"/>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 xml:space="preserve">(Richard </w:t>
      </w:r>
      <w:r w:rsidR="004C594F" w:rsidRPr="004C594F">
        <w:rPr>
          <w:rFonts w:asciiTheme="minorBidi" w:eastAsia="Calibri" w:hAnsiTheme="minorBidi"/>
          <w:noProof/>
        </w:rPr>
        <w:lastRenderedPageBreak/>
        <w:t>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4817915"/>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w:t>
      </w:r>
      <w:r w:rsidR="00FC3203">
        <w:rPr>
          <w:rFonts w:asciiTheme="minorBidi" w:eastAsia="Calibri" w:hAnsiTheme="minorBidi"/>
        </w:rPr>
        <w:lastRenderedPageBreak/>
        <w:t xml:space="preserve">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4817916"/>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4817917"/>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4817918"/>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4817919"/>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6B1514">
      <w:pPr>
        <w:pStyle w:val="Heading3"/>
      </w:pPr>
      <w:bookmarkStart w:id="42" w:name="_Toc34817920"/>
      <w: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817921"/>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817922"/>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817923"/>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0688" w:rsidRDefault="003C0688" w:rsidP="009F07D9">
      <w:r>
        <w:separator/>
      </w:r>
    </w:p>
  </w:endnote>
  <w:endnote w:type="continuationSeparator" w:id="0">
    <w:p w:rsidR="003C0688" w:rsidRDefault="003C0688"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0688" w:rsidRDefault="003C0688" w:rsidP="009F07D9">
      <w:r>
        <w:separator/>
      </w:r>
    </w:p>
  </w:footnote>
  <w:footnote w:type="continuationSeparator" w:id="0">
    <w:p w:rsidR="003C0688" w:rsidRDefault="003C0688"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2F9F"/>
    <w:rsid w:val="000534B0"/>
    <w:rsid w:val="00053A65"/>
    <w:rsid w:val="00053BB0"/>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273"/>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A66E2"/>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3A9A"/>
    <w:rsid w:val="001151C4"/>
    <w:rsid w:val="00124B69"/>
    <w:rsid w:val="001273E0"/>
    <w:rsid w:val="00131771"/>
    <w:rsid w:val="00133AF8"/>
    <w:rsid w:val="001440B3"/>
    <w:rsid w:val="00150E23"/>
    <w:rsid w:val="001546B6"/>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A3C"/>
    <w:rsid w:val="00181D4A"/>
    <w:rsid w:val="00183690"/>
    <w:rsid w:val="00184625"/>
    <w:rsid w:val="00184E21"/>
    <w:rsid w:val="00190516"/>
    <w:rsid w:val="00190B63"/>
    <w:rsid w:val="00192D71"/>
    <w:rsid w:val="00193BC6"/>
    <w:rsid w:val="00194764"/>
    <w:rsid w:val="001964B3"/>
    <w:rsid w:val="001A17B1"/>
    <w:rsid w:val="001A1F46"/>
    <w:rsid w:val="001A5620"/>
    <w:rsid w:val="001A62DB"/>
    <w:rsid w:val="001A7F02"/>
    <w:rsid w:val="001B0825"/>
    <w:rsid w:val="001B1C83"/>
    <w:rsid w:val="001B2E3B"/>
    <w:rsid w:val="001B380F"/>
    <w:rsid w:val="001B6A24"/>
    <w:rsid w:val="001C3499"/>
    <w:rsid w:val="001C51E0"/>
    <w:rsid w:val="001C5272"/>
    <w:rsid w:val="001C6369"/>
    <w:rsid w:val="001C723E"/>
    <w:rsid w:val="001D03DE"/>
    <w:rsid w:val="001D0469"/>
    <w:rsid w:val="001D5323"/>
    <w:rsid w:val="001D553C"/>
    <w:rsid w:val="001D5A4D"/>
    <w:rsid w:val="001E0136"/>
    <w:rsid w:val="001E44C5"/>
    <w:rsid w:val="001E5FFB"/>
    <w:rsid w:val="001F1D96"/>
    <w:rsid w:val="001F1E6C"/>
    <w:rsid w:val="001F2F2B"/>
    <w:rsid w:val="001F3E05"/>
    <w:rsid w:val="001F5E4B"/>
    <w:rsid w:val="001F6048"/>
    <w:rsid w:val="00203D74"/>
    <w:rsid w:val="0020419D"/>
    <w:rsid w:val="00204581"/>
    <w:rsid w:val="0020480A"/>
    <w:rsid w:val="00204D8E"/>
    <w:rsid w:val="0020549B"/>
    <w:rsid w:val="00210005"/>
    <w:rsid w:val="002102D4"/>
    <w:rsid w:val="002111B9"/>
    <w:rsid w:val="002113B1"/>
    <w:rsid w:val="00211739"/>
    <w:rsid w:val="00211741"/>
    <w:rsid w:val="00215EF2"/>
    <w:rsid w:val="00217F02"/>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4A36"/>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A67"/>
    <w:rsid w:val="00325E35"/>
    <w:rsid w:val="00333350"/>
    <w:rsid w:val="003334CE"/>
    <w:rsid w:val="00334864"/>
    <w:rsid w:val="00342B44"/>
    <w:rsid w:val="00344D4B"/>
    <w:rsid w:val="00345DBA"/>
    <w:rsid w:val="00345DCB"/>
    <w:rsid w:val="00351383"/>
    <w:rsid w:val="00351DB4"/>
    <w:rsid w:val="003578C3"/>
    <w:rsid w:val="00360917"/>
    <w:rsid w:val="0036095C"/>
    <w:rsid w:val="00361B45"/>
    <w:rsid w:val="00364529"/>
    <w:rsid w:val="00364F4B"/>
    <w:rsid w:val="00365116"/>
    <w:rsid w:val="00366D71"/>
    <w:rsid w:val="00371227"/>
    <w:rsid w:val="00372BB6"/>
    <w:rsid w:val="003769BA"/>
    <w:rsid w:val="003778E0"/>
    <w:rsid w:val="00377CCC"/>
    <w:rsid w:val="0038142A"/>
    <w:rsid w:val="003815CD"/>
    <w:rsid w:val="003828D7"/>
    <w:rsid w:val="00385416"/>
    <w:rsid w:val="00386551"/>
    <w:rsid w:val="00386A7F"/>
    <w:rsid w:val="00387170"/>
    <w:rsid w:val="0038756A"/>
    <w:rsid w:val="00390726"/>
    <w:rsid w:val="00392ABD"/>
    <w:rsid w:val="00394F21"/>
    <w:rsid w:val="00397979"/>
    <w:rsid w:val="003A08FB"/>
    <w:rsid w:val="003A104B"/>
    <w:rsid w:val="003A111B"/>
    <w:rsid w:val="003A212F"/>
    <w:rsid w:val="003A4636"/>
    <w:rsid w:val="003A6A42"/>
    <w:rsid w:val="003B017D"/>
    <w:rsid w:val="003B0688"/>
    <w:rsid w:val="003B16A1"/>
    <w:rsid w:val="003B36C3"/>
    <w:rsid w:val="003B3F08"/>
    <w:rsid w:val="003C0688"/>
    <w:rsid w:val="003C0DD0"/>
    <w:rsid w:val="003C260C"/>
    <w:rsid w:val="003C3AC4"/>
    <w:rsid w:val="003C4971"/>
    <w:rsid w:val="003C6AB2"/>
    <w:rsid w:val="003D04E1"/>
    <w:rsid w:val="003D0ED5"/>
    <w:rsid w:val="003D0FAC"/>
    <w:rsid w:val="003D1B25"/>
    <w:rsid w:val="003D4938"/>
    <w:rsid w:val="003D577F"/>
    <w:rsid w:val="003E1286"/>
    <w:rsid w:val="003E1555"/>
    <w:rsid w:val="003E304A"/>
    <w:rsid w:val="003E603C"/>
    <w:rsid w:val="003E7105"/>
    <w:rsid w:val="003E7F1A"/>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213B"/>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8E5"/>
    <w:rsid w:val="00554E72"/>
    <w:rsid w:val="00556C42"/>
    <w:rsid w:val="005641B4"/>
    <w:rsid w:val="00570B5A"/>
    <w:rsid w:val="00570E03"/>
    <w:rsid w:val="005711BE"/>
    <w:rsid w:val="00571955"/>
    <w:rsid w:val="00571C7A"/>
    <w:rsid w:val="00574E9F"/>
    <w:rsid w:val="00576059"/>
    <w:rsid w:val="005771C9"/>
    <w:rsid w:val="0058018E"/>
    <w:rsid w:val="0058124B"/>
    <w:rsid w:val="005819CE"/>
    <w:rsid w:val="00584005"/>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5DED"/>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2343"/>
    <w:rsid w:val="00603360"/>
    <w:rsid w:val="00604121"/>
    <w:rsid w:val="00605445"/>
    <w:rsid w:val="006054E2"/>
    <w:rsid w:val="00610162"/>
    <w:rsid w:val="00610628"/>
    <w:rsid w:val="006116CF"/>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25A7"/>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670CA"/>
    <w:rsid w:val="006708E6"/>
    <w:rsid w:val="00683D44"/>
    <w:rsid w:val="0068459F"/>
    <w:rsid w:val="00685114"/>
    <w:rsid w:val="00686444"/>
    <w:rsid w:val="006870EE"/>
    <w:rsid w:val="00687172"/>
    <w:rsid w:val="00694511"/>
    <w:rsid w:val="00694F80"/>
    <w:rsid w:val="00694F9E"/>
    <w:rsid w:val="00696053"/>
    <w:rsid w:val="0069625C"/>
    <w:rsid w:val="006A0BF1"/>
    <w:rsid w:val="006A13C1"/>
    <w:rsid w:val="006A3596"/>
    <w:rsid w:val="006A530A"/>
    <w:rsid w:val="006A5BF3"/>
    <w:rsid w:val="006A5C0D"/>
    <w:rsid w:val="006A5CA1"/>
    <w:rsid w:val="006A765B"/>
    <w:rsid w:val="006B1156"/>
    <w:rsid w:val="006B1514"/>
    <w:rsid w:val="006B2701"/>
    <w:rsid w:val="006B2C14"/>
    <w:rsid w:val="006B42D5"/>
    <w:rsid w:val="006B70FE"/>
    <w:rsid w:val="006C0082"/>
    <w:rsid w:val="006C01C9"/>
    <w:rsid w:val="006C17C8"/>
    <w:rsid w:val="006C21A4"/>
    <w:rsid w:val="006C30F6"/>
    <w:rsid w:val="006D06B2"/>
    <w:rsid w:val="006D376A"/>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48A3"/>
    <w:rsid w:val="00705217"/>
    <w:rsid w:val="0070605E"/>
    <w:rsid w:val="00706199"/>
    <w:rsid w:val="007063B3"/>
    <w:rsid w:val="007071AB"/>
    <w:rsid w:val="00710466"/>
    <w:rsid w:val="0071062A"/>
    <w:rsid w:val="00711F16"/>
    <w:rsid w:val="007125F5"/>
    <w:rsid w:val="00715AA1"/>
    <w:rsid w:val="0072361D"/>
    <w:rsid w:val="00726B2E"/>
    <w:rsid w:val="00730F2A"/>
    <w:rsid w:val="00732CF2"/>
    <w:rsid w:val="00733B5F"/>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085C"/>
    <w:rsid w:val="00781AEF"/>
    <w:rsid w:val="0078476E"/>
    <w:rsid w:val="00786E5A"/>
    <w:rsid w:val="007915F1"/>
    <w:rsid w:val="00791D17"/>
    <w:rsid w:val="00792968"/>
    <w:rsid w:val="0079296D"/>
    <w:rsid w:val="00793714"/>
    <w:rsid w:val="00796D3E"/>
    <w:rsid w:val="007A2702"/>
    <w:rsid w:val="007A3E2E"/>
    <w:rsid w:val="007A4CDF"/>
    <w:rsid w:val="007A522A"/>
    <w:rsid w:val="007A53FB"/>
    <w:rsid w:val="007A73B4"/>
    <w:rsid w:val="007A7D1E"/>
    <w:rsid w:val="007B2164"/>
    <w:rsid w:val="007B3C7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0D6E"/>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8705A"/>
    <w:rsid w:val="008929D2"/>
    <w:rsid w:val="008968AF"/>
    <w:rsid w:val="00896EA4"/>
    <w:rsid w:val="00897515"/>
    <w:rsid w:val="008A6D6D"/>
    <w:rsid w:val="008B67E5"/>
    <w:rsid w:val="008B7289"/>
    <w:rsid w:val="008B730C"/>
    <w:rsid w:val="008C0E5F"/>
    <w:rsid w:val="008C2176"/>
    <w:rsid w:val="008C2509"/>
    <w:rsid w:val="008C3A4A"/>
    <w:rsid w:val="008C4391"/>
    <w:rsid w:val="008C4501"/>
    <w:rsid w:val="008C5473"/>
    <w:rsid w:val="008C7447"/>
    <w:rsid w:val="008C74F4"/>
    <w:rsid w:val="008C77A1"/>
    <w:rsid w:val="008D091A"/>
    <w:rsid w:val="008D18BB"/>
    <w:rsid w:val="008D220D"/>
    <w:rsid w:val="008D430B"/>
    <w:rsid w:val="008D49FC"/>
    <w:rsid w:val="008D5C53"/>
    <w:rsid w:val="008D5EE5"/>
    <w:rsid w:val="008D6D9D"/>
    <w:rsid w:val="008D72F2"/>
    <w:rsid w:val="008E01B9"/>
    <w:rsid w:val="008E23E6"/>
    <w:rsid w:val="008F350E"/>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47156"/>
    <w:rsid w:val="009534F4"/>
    <w:rsid w:val="009537C9"/>
    <w:rsid w:val="00955A88"/>
    <w:rsid w:val="00956A2C"/>
    <w:rsid w:val="009607C9"/>
    <w:rsid w:val="0096080E"/>
    <w:rsid w:val="00960EBE"/>
    <w:rsid w:val="00962FDA"/>
    <w:rsid w:val="0096389C"/>
    <w:rsid w:val="009659CE"/>
    <w:rsid w:val="00966A90"/>
    <w:rsid w:val="00966FDD"/>
    <w:rsid w:val="0096777A"/>
    <w:rsid w:val="00971865"/>
    <w:rsid w:val="009719D8"/>
    <w:rsid w:val="00972AFA"/>
    <w:rsid w:val="00975126"/>
    <w:rsid w:val="00977984"/>
    <w:rsid w:val="00982001"/>
    <w:rsid w:val="00983D1B"/>
    <w:rsid w:val="00984DAB"/>
    <w:rsid w:val="009856B0"/>
    <w:rsid w:val="00986707"/>
    <w:rsid w:val="00987567"/>
    <w:rsid w:val="00992EF3"/>
    <w:rsid w:val="00993869"/>
    <w:rsid w:val="0099553D"/>
    <w:rsid w:val="00995F55"/>
    <w:rsid w:val="009961F1"/>
    <w:rsid w:val="00996924"/>
    <w:rsid w:val="009A1BF3"/>
    <w:rsid w:val="009A3457"/>
    <w:rsid w:val="009A3AD3"/>
    <w:rsid w:val="009A3FF5"/>
    <w:rsid w:val="009A65A3"/>
    <w:rsid w:val="009A7888"/>
    <w:rsid w:val="009B0802"/>
    <w:rsid w:val="009B0C3D"/>
    <w:rsid w:val="009B37A8"/>
    <w:rsid w:val="009B39F7"/>
    <w:rsid w:val="009B3B31"/>
    <w:rsid w:val="009B6C94"/>
    <w:rsid w:val="009C1867"/>
    <w:rsid w:val="009C28CB"/>
    <w:rsid w:val="009C2960"/>
    <w:rsid w:val="009C49AF"/>
    <w:rsid w:val="009C4B8E"/>
    <w:rsid w:val="009C7873"/>
    <w:rsid w:val="009D1EEA"/>
    <w:rsid w:val="009D3174"/>
    <w:rsid w:val="009D366C"/>
    <w:rsid w:val="009E1574"/>
    <w:rsid w:val="009E2793"/>
    <w:rsid w:val="009E4EC9"/>
    <w:rsid w:val="009E5893"/>
    <w:rsid w:val="009F0335"/>
    <w:rsid w:val="009F07D9"/>
    <w:rsid w:val="009F0BE7"/>
    <w:rsid w:val="009F12C3"/>
    <w:rsid w:val="009F27AE"/>
    <w:rsid w:val="009F321A"/>
    <w:rsid w:val="009F7446"/>
    <w:rsid w:val="00A00BC1"/>
    <w:rsid w:val="00A01FDA"/>
    <w:rsid w:val="00A03614"/>
    <w:rsid w:val="00A03AB2"/>
    <w:rsid w:val="00A03F16"/>
    <w:rsid w:val="00A06FA0"/>
    <w:rsid w:val="00A07238"/>
    <w:rsid w:val="00A11B2F"/>
    <w:rsid w:val="00A12B71"/>
    <w:rsid w:val="00A145E7"/>
    <w:rsid w:val="00A1652A"/>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668C"/>
    <w:rsid w:val="00A46ED9"/>
    <w:rsid w:val="00A4721B"/>
    <w:rsid w:val="00A5111B"/>
    <w:rsid w:val="00A51962"/>
    <w:rsid w:val="00A52EFF"/>
    <w:rsid w:val="00A52F6C"/>
    <w:rsid w:val="00A60089"/>
    <w:rsid w:val="00A62F58"/>
    <w:rsid w:val="00A665A1"/>
    <w:rsid w:val="00A66F49"/>
    <w:rsid w:val="00A67909"/>
    <w:rsid w:val="00A761F9"/>
    <w:rsid w:val="00A77033"/>
    <w:rsid w:val="00A82F04"/>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AF6EAD"/>
    <w:rsid w:val="00B03AFC"/>
    <w:rsid w:val="00B04104"/>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A2E"/>
    <w:rsid w:val="00B46D68"/>
    <w:rsid w:val="00B4732E"/>
    <w:rsid w:val="00B52E2D"/>
    <w:rsid w:val="00B5375A"/>
    <w:rsid w:val="00B54FE5"/>
    <w:rsid w:val="00B55112"/>
    <w:rsid w:val="00B5516C"/>
    <w:rsid w:val="00B55ED8"/>
    <w:rsid w:val="00B566A6"/>
    <w:rsid w:val="00B574BA"/>
    <w:rsid w:val="00B6149C"/>
    <w:rsid w:val="00B6173E"/>
    <w:rsid w:val="00B6376E"/>
    <w:rsid w:val="00B63E13"/>
    <w:rsid w:val="00B655BB"/>
    <w:rsid w:val="00B67A2F"/>
    <w:rsid w:val="00B71263"/>
    <w:rsid w:val="00B75D97"/>
    <w:rsid w:val="00B75DD7"/>
    <w:rsid w:val="00B767C2"/>
    <w:rsid w:val="00B76F9F"/>
    <w:rsid w:val="00B801EC"/>
    <w:rsid w:val="00B81501"/>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C7C5E"/>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63D9"/>
    <w:rsid w:val="00BF0A74"/>
    <w:rsid w:val="00BF2532"/>
    <w:rsid w:val="00BF3450"/>
    <w:rsid w:val="00BF5F51"/>
    <w:rsid w:val="00BF61D1"/>
    <w:rsid w:val="00C01D5D"/>
    <w:rsid w:val="00C0346C"/>
    <w:rsid w:val="00C04AF4"/>
    <w:rsid w:val="00C05AFD"/>
    <w:rsid w:val="00C111C5"/>
    <w:rsid w:val="00C118D7"/>
    <w:rsid w:val="00C14402"/>
    <w:rsid w:val="00C1570D"/>
    <w:rsid w:val="00C15712"/>
    <w:rsid w:val="00C1698B"/>
    <w:rsid w:val="00C16F6A"/>
    <w:rsid w:val="00C22E81"/>
    <w:rsid w:val="00C2427B"/>
    <w:rsid w:val="00C24AB1"/>
    <w:rsid w:val="00C25D0E"/>
    <w:rsid w:val="00C25DDB"/>
    <w:rsid w:val="00C268E1"/>
    <w:rsid w:val="00C26FFE"/>
    <w:rsid w:val="00C32A2E"/>
    <w:rsid w:val="00C32AF4"/>
    <w:rsid w:val="00C347F4"/>
    <w:rsid w:val="00C35E43"/>
    <w:rsid w:val="00C40304"/>
    <w:rsid w:val="00C410FE"/>
    <w:rsid w:val="00C459C2"/>
    <w:rsid w:val="00C6029A"/>
    <w:rsid w:val="00C61193"/>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A727F"/>
    <w:rsid w:val="00CB3DD8"/>
    <w:rsid w:val="00CB428F"/>
    <w:rsid w:val="00CC11B7"/>
    <w:rsid w:val="00CC191D"/>
    <w:rsid w:val="00CC45C8"/>
    <w:rsid w:val="00CC64B5"/>
    <w:rsid w:val="00CC752B"/>
    <w:rsid w:val="00CC78A2"/>
    <w:rsid w:val="00CD12F2"/>
    <w:rsid w:val="00CD28C6"/>
    <w:rsid w:val="00CD6AB3"/>
    <w:rsid w:val="00CD6EFC"/>
    <w:rsid w:val="00CE2FE7"/>
    <w:rsid w:val="00CE3524"/>
    <w:rsid w:val="00CE68EC"/>
    <w:rsid w:val="00CE7C3E"/>
    <w:rsid w:val="00CF1BCF"/>
    <w:rsid w:val="00CF3296"/>
    <w:rsid w:val="00CF4FEC"/>
    <w:rsid w:val="00CF6F6F"/>
    <w:rsid w:val="00CF7D8B"/>
    <w:rsid w:val="00D02993"/>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37858"/>
    <w:rsid w:val="00D40F77"/>
    <w:rsid w:val="00D4550E"/>
    <w:rsid w:val="00D4563E"/>
    <w:rsid w:val="00D45734"/>
    <w:rsid w:val="00D45ABA"/>
    <w:rsid w:val="00D46754"/>
    <w:rsid w:val="00D467F0"/>
    <w:rsid w:val="00D518C8"/>
    <w:rsid w:val="00D5226D"/>
    <w:rsid w:val="00D54024"/>
    <w:rsid w:val="00D54A55"/>
    <w:rsid w:val="00D5656D"/>
    <w:rsid w:val="00D5712A"/>
    <w:rsid w:val="00D57B10"/>
    <w:rsid w:val="00D614AE"/>
    <w:rsid w:val="00D62F77"/>
    <w:rsid w:val="00D644DE"/>
    <w:rsid w:val="00D667CC"/>
    <w:rsid w:val="00D67FBF"/>
    <w:rsid w:val="00D71DE9"/>
    <w:rsid w:val="00D725DC"/>
    <w:rsid w:val="00D73058"/>
    <w:rsid w:val="00D74878"/>
    <w:rsid w:val="00D758B8"/>
    <w:rsid w:val="00D76AB6"/>
    <w:rsid w:val="00D77043"/>
    <w:rsid w:val="00D77EB9"/>
    <w:rsid w:val="00D816FC"/>
    <w:rsid w:val="00D83277"/>
    <w:rsid w:val="00D876C6"/>
    <w:rsid w:val="00D87BC0"/>
    <w:rsid w:val="00D91A01"/>
    <w:rsid w:val="00D9558C"/>
    <w:rsid w:val="00D9646D"/>
    <w:rsid w:val="00D97FA7"/>
    <w:rsid w:val="00DA143F"/>
    <w:rsid w:val="00DA2D02"/>
    <w:rsid w:val="00DA4B65"/>
    <w:rsid w:val="00DA5254"/>
    <w:rsid w:val="00DA5C04"/>
    <w:rsid w:val="00DA5ED1"/>
    <w:rsid w:val="00DB043A"/>
    <w:rsid w:val="00DB1876"/>
    <w:rsid w:val="00DB1CB0"/>
    <w:rsid w:val="00DB21CB"/>
    <w:rsid w:val="00DB52C0"/>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39E6"/>
    <w:rsid w:val="00DE3EBF"/>
    <w:rsid w:val="00DE4AF7"/>
    <w:rsid w:val="00DE648D"/>
    <w:rsid w:val="00DF49B7"/>
    <w:rsid w:val="00E03AB7"/>
    <w:rsid w:val="00E04382"/>
    <w:rsid w:val="00E04C49"/>
    <w:rsid w:val="00E04C78"/>
    <w:rsid w:val="00E0604A"/>
    <w:rsid w:val="00E063FD"/>
    <w:rsid w:val="00E0746B"/>
    <w:rsid w:val="00E10B9F"/>
    <w:rsid w:val="00E13F60"/>
    <w:rsid w:val="00E15049"/>
    <w:rsid w:val="00E17069"/>
    <w:rsid w:val="00E178C3"/>
    <w:rsid w:val="00E202A1"/>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52F10"/>
    <w:rsid w:val="00E54AFD"/>
    <w:rsid w:val="00E54FBA"/>
    <w:rsid w:val="00E5559A"/>
    <w:rsid w:val="00E60F86"/>
    <w:rsid w:val="00E6103B"/>
    <w:rsid w:val="00E610DF"/>
    <w:rsid w:val="00E63D52"/>
    <w:rsid w:val="00E761ED"/>
    <w:rsid w:val="00E762CC"/>
    <w:rsid w:val="00E77657"/>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5333"/>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10F55"/>
    <w:rsid w:val="00F15ACA"/>
    <w:rsid w:val="00F15E19"/>
    <w:rsid w:val="00F237BB"/>
    <w:rsid w:val="00F23862"/>
    <w:rsid w:val="00F26895"/>
    <w:rsid w:val="00F27733"/>
    <w:rsid w:val="00F360E1"/>
    <w:rsid w:val="00F3660E"/>
    <w:rsid w:val="00F426CB"/>
    <w:rsid w:val="00F467D1"/>
    <w:rsid w:val="00F46FBA"/>
    <w:rsid w:val="00F478C7"/>
    <w:rsid w:val="00F50D62"/>
    <w:rsid w:val="00F52719"/>
    <w:rsid w:val="00F52935"/>
    <w:rsid w:val="00F545AA"/>
    <w:rsid w:val="00F54828"/>
    <w:rsid w:val="00F568F9"/>
    <w:rsid w:val="00F5712A"/>
    <w:rsid w:val="00F5718F"/>
    <w:rsid w:val="00F60D48"/>
    <w:rsid w:val="00F62C2A"/>
    <w:rsid w:val="00F62DAF"/>
    <w:rsid w:val="00F63478"/>
    <w:rsid w:val="00F6362C"/>
    <w:rsid w:val="00F642C2"/>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66C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8624F"/>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87166253">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D4B46-B4A1-B843-80E6-97A51DF48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3</TotalTime>
  <Pages>39</Pages>
  <Words>101491</Words>
  <Characters>578501</Characters>
  <Application>Microsoft Office Word</Application>
  <DocSecurity>0</DocSecurity>
  <Lines>4820</Lines>
  <Paragraphs>1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256</cp:revision>
  <dcterms:created xsi:type="dcterms:W3CDTF">2019-10-08T09:21:00Z</dcterms:created>
  <dcterms:modified xsi:type="dcterms:W3CDTF">2020-03-1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